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D79" w:rsidRDefault="00741D79" w:rsidP="00D74C03">
      <w:pPr>
        <w:spacing w:line="480" w:lineRule="auto"/>
        <w:rPr>
          <w:b/>
        </w:rPr>
      </w:pPr>
      <w:r w:rsidRPr="00741D79">
        <w:rPr>
          <w:b/>
        </w:rPr>
        <w:t>The risk of Type 2 oral polio vaccine use in post-cessation outbreak response</w:t>
      </w:r>
    </w:p>
    <w:p w:rsidR="009C067A" w:rsidRPr="00147FE4" w:rsidRDefault="009C067A" w:rsidP="00D74C03">
      <w:pPr>
        <w:spacing w:line="480" w:lineRule="auto"/>
        <w:rPr>
          <w:vertAlign w:val="superscript"/>
        </w:rPr>
      </w:pPr>
      <w:r>
        <w:t xml:space="preserve">Kevin </w:t>
      </w:r>
      <w:r w:rsidR="00BE08C5">
        <w:t xml:space="preserve">A. </w:t>
      </w:r>
      <w:r>
        <w:t>McCarthy</w:t>
      </w:r>
      <w:r w:rsidR="00BE08C5">
        <w:t>*</w:t>
      </w:r>
      <w:r w:rsidR="00BE08C5">
        <w:rPr>
          <w:vertAlign w:val="superscript"/>
        </w:rPr>
        <w:t>1</w:t>
      </w:r>
      <w:r w:rsidR="00BE08C5">
        <w:t>, Guillaume Chabot-Couture</w:t>
      </w:r>
      <w:r w:rsidR="00BE08C5">
        <w:rPr>
          <w:vertAlign w:val="superscript"/>
        </w:rPr>
        <w:t>1</w:t>
      </w:r>
      <w:r w:rsidR="00BE08C5">
        <w:t>, Michael Famulare</w:t>
      </w:r>
      <w:r w:rsidR="00BE08C5">
        <w:rPr>
          <w:vertAlign w:val="superscript"/>
        </w:rPr>
        <w:t>1</w:t>
      </w:r>
      <w:r w:rsidR="00BE08C5">
        <w:t>, Hil M. Lyons</w:t>
      </w:r>
      <w:r w:rsidR="00BE08C5">
        <w:rPr>
          <w:vertAlign w:val="superscript"/>
        </w:rPr>
        <w:t>1</w:t>
      </w:r>
      <w:r w:rsidR="00147FE4">
        <w:t>, Laina D</w:t>
      </w:r>
      <w:r w:rsidR="00A4246F">
        <w:t>.</w:t>
      </w:r>
      <w:r w:rsidR="00147FE4">
        <w:t xml:space="preserve"> Mercer</w:t>
      </w:r>
      <w:r w:rsidR="00147FE4">
        <w:rPr>
          <w:vertAlign w:val="superscript"/>
        </w:rPr>
        <w:t>1</w:t>
      </w:r>
    </w:p>
    <w:p w:rsidR="00BE08C5" w:rsidRDefault="00BE08C5" w:rsidP="00D74C03">
      <w:pPr>
        <w:spacing w:line="480" w:lineRule="auto"/>
      </w:pPr>
      <w:r>
        <w:rPr>
          <w:vertAlign w:val="superscript"/>
        </w:rPr>
        <w:t>1</w:t>
      </w:r>
      <w:r>
        <w:t>Institute for Disease Modeling, Bellevue, WA, USA</w:t>
      </w:r>
    </w:p>
    <w:p w:rsidR="00BE08C5" w:rsidRDefault="00BE08C5" w:rsidP="00D74C03">
      <w:pPr>
        <w:spacing w:line="480" w:lineRule="auto"/>
      </w:pPr>
      <w:r>
        <w:t>*</w:t>
      </w:r>
      <w:r w:rsidR="001C4875">
        <w:t>Corresponding</w:t>
      </w:r>
      <w:r>
        <w:t xml:space="preserve"> author:</w:t>
      </w:r>
      <w:r w:rsidR="001C4875">
        <w:t xml:space="preserve"> +1-425-247-2145,</w:t>
      </w:r>
      <w:r>
        <w:t xml:space="preserve"> </w:t>
      </w:r>
      <w:hyperlink r:id="rId8" w:history="1">
        <w:r w:rsidRPr="006E5D6F">
          <w:rPr>
            <w:rStyle w:val="Hyperlink"/>
          </w:rPr>
          <w:t>kmccarthy@idmod.org</w:t>
        </w:r>
      </w:hyperlink>
    </w:p>
    <w:p w:rsidR="00BE08C5" w:rsidRDefault="001C4875" w:rsidP="00D74C03">
      <w:pPr>
        <w:spacing w:line="480" w:lineRule="auto"/>
      </w:pPr>
      <w:r>
        <w:t>Keywords: Poliovirus, Eradication, oral polio vaccine</w:t>
      </w:r>
      <w:r w:rsidR="00F550B6">
        <w:t>, cessation, vaccine-derived poliovirus</w:t>
      </w:r>
    </w:p>
    <w:p w:rsidR="001C4875" w:rsidRDefault="001C4875" w:rsidP="00D74C03">
      <w:pPr>
        <w:spacing w:line="480" w:lineRule="auto"/>
      </w:pPr>
    </w:p>
    <w:p w:rsidR="001C4875" w:rsidRDefault="001C4875"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D74C03" w:rsidRDefault="00D74C03" w:rsidP="00D74C03">
      <w:pPr>
        <w:spacing w:line="480" w:lineRule="auto"/>
        <w:rPr>
          <w:b/>
        </w:rPr>
      </w:pPr>
    </w:p>
    <w:p w:rsidR="009C067A" w:rsidRPr="009A7855" w:rsidRDefault="009C067A" w:rsidP="00D74C03">
      <w:pPr>
        <w:spacing w:line="480" w:lineRule="auto"/>
        <w:rPr>
          <w:b/>
          <w:sz w:val="28"/>
        </w:rPr>
      </w:pPr>
      <w:r w:rsidRPr="009A7855">
        <w:rPr>
          <w:b/>
          <w:sz w:val="28"/>
        </w:rPr>
        <w:lastRenderedPageBreak/>
        <w:t>Abstract</w:t>
      </w:r>
    </w:p>
    <w:p w:rsidR="009A7855" w:rsidRDefault="009A7855" w:rsidP="009A7855">
      <w:pPr>
        <w:rPr>
          <w:b/>
        </w:rPr>
      </w:pPr>
      <w:r>
        <w:rPr>
          <w:b/>
        </w:rPr>
        <w:t>Background</w:t>
      </w:r>
    </w:p>
    <w:p w:rsidR="009A7855" w:rsidRDefault="009A7855" w:rsidP="009A7855">
      <w:pPr>
        <w:spacing w:line="480" w:lineRule="auto"/>
      </w:pPr>
      <w:r>
        <w:t xml:space="preserve">Wild type two poliovirus (WPV2) was last observed in 1999. The Sabin-strain oral polio vaccine type two (OPV2) was critical to eradication, but is known to revert to a neurovirulent phenotype, causing vaccine-associated paralytic poliomyelitis (VAPP).  OPV2 is also transmissible and can establish circulating lineages, called circulating vaccine-derived polioviruses (cVDPVs), which can also cause paralytic outbreaks.  Thus, in April 2016, OPV2 was removed from immunization activities worldwide.  Interrupting transmission of cVDPV2 lineages that survive cessation will require OPV2 in outbreak response, which risks seeding new cVDPVs. This potential cascade of outbreak responses seeding VDPVs, necessitating further outbreak responses, presents a critical risk to the OPV2 cessation effort. </w:t>
      </w:r>
    </w:p>
    <w:p w:rsidR="009A7855" w:rsidRDefault="009A7855" w:rsidP="009A7855">
      <w:pPr>
        <w:spacing w:line="480" w:lineRule="auto"/>
        <w:rPr>
          <w:b/>
        </w:rPr>
      </w:pPr>
      <w:r>
        <w:rPr>
          <w:b/>
        </w:rPr>
        <w:t>Methods</w:t>
      </w:r>
    </w:p>
    <w:p w:rsidR="009A7855" w:rsidRPr="00976618" w:rsidRDefault="009A7855" w:rsidP="009A7855">
      <w:pPr>
        <w:spacing w:line="480" w:lineRule="auto"/>
      </w:pPr>
      <w:r>
        <w:t>The EMOD individual-based disease transmission model was used to investigate OPV2 use in outbreak response post-cessation in West African populations. A hypothetical outbreak response in northwest Nigeria is modeled, and a cVDPV2 lineage is considered established if the Sabin strain escapes the response region and continues circulating nine months post-response. The probability of this event was investigated in a variety of possible scenarios.</w:t>
      </w:r>
    </w:p>
    <w:p w:rsidR="009A7855" w:rsidRDefault="009A7855" w:rsidP="009A7855">
      <w:pPr>
        <w:spacing w:line="480" w:lineRule="auto"/>
        <w:rPr>
          <w:b/>
        </w:rPr>
      </w:pPr>
      <w:r>
        <w:rPr>
          <w:b/>
        </w:rPr>
        <w:t>Results</w:t>
      </w:r>
    </w:p>
    <w:p w:rsidR="009A7855" w:rsidRPr="00976618" w:rsidRDefault="009A7855" w:rsidP="009A7855">
      <w:pPr>
        <w:spacing w:line="480" w:lineRule="auto"/>
      </w:pPr>
      <w:r>
        <w:t xml:space="preserve">Under a broad range of scenarios, the probability that widespread OPV2 use in outbreak response (~2 million doses) establishes new cVDPV2 lineages in this model may exceed 50% as soon as 18 months or as late as four years post-cessation.  </w:t>
      </w:r>
    </w:p>
    <w:p w:rsidR="009A7855" w:rsidRDefault="009A7855" w:rsidP="009A7855">
      <w:pPr>
        <w:spacing w:line="480" w:lineRule="auto"/>
        <w:rPr>
          <w:b/>
        </w:rPr>
      </w:pPr>
      <w:r>
        <w:rPr>
          <w:b/>
        </w:rPr>
        <w:t>Conclusions</w:t>
      </w:r>
    </w:p>
    <w:p w:rsidR="00F44159" w:rsidRPr="00F44159" w:rsidRDefault="009A7855" w:rsidP="00D74C03">
      <w:pPr>
        <w:spacing w:line="480" w:lineRule="auto"/>
      </w:pPr>
      <w:r>
        <w:lastRenderedPageBreak/>
        <w:t xml:space="preserve">The risk of a cycle in which outbreak responses seed new cVDPV2 lineages suggests that OPV2 use should be managed carefully as time from cessation increases.  Key approaches to mitigating the risk that OPV2 use will be needed in the far future focus on extinguishing existing cVDPV2 lineages soon: maintaining high-quality surveillance, conducting aggressive near-term outbreak responses, strengthening IPV in routine immunization, and gaining access to currently inaccessible areas of the world to conduct surveillance. </w:t>
      </w:r>
    </w:p>
    <w:p w:rsidR="00BB22E3" w:rsidRPr="009A7855" w:rsidRDefault="00BB22E3" w:rsidP="00D74C03">
      <w:pPr>
        <w:spacing w:line="480" w:lineRule="auto"/>
        <w:rPr>
          <w:sz w:val="28"/>
        </w:rPr>
      </w:pPr>
      <w:r w:rsidRPr="009A7855">
        <w:rPr>
          <w:b/>
          <w:sz w:val="28"/>
        </w:rPr>
        <w:t>Background</w:t>
      </w:r>
    </w:p>
    <w:p w:rsidR="00BB22E3" w:rsidRDefault="00554D9A" w:rsidP="00D74C03">
      <w:pPr>
        <w:spacing w:line="480" w:lineRule="auto"/>
      </w:pPr>
      <w:r>
        <w:t>April 2016 marks the</w:t>
      </w:r>
      <w:r w:rsidR="00BB22E3">
        <w:t xml:space="preserve"> global cess</w:t>
      </w:r>
      <w:r w:rsidR="0020391B">
        <w:t xml:space="preserve">ation of the use of </w:t>
      </w:r>
      <w:r w:rsidR="0001675C">
        <w:t>the Sabin-strain oral polio v</w:t>
      </w:r>
      <w:r w:rsidR="00BB22E3">
        <w:t xml:space="preserve">accine </w:t>
      </w:r>
      <w:r w:rsidR="0001675C">
        <w:t>type t</w:t>
      </w:r>
      <w:r w:rsidR="0020391B">
        <w:t xml:space="preserve">wo </w:t>
      </w:r>
      <w:r w:rsidR="00BB22E3">
        <w:t>(OPV</w:t>
      </w:r>
      <w:r w:rsidR="00DD4EC4">
        <w:t>2</w:t>
      </w:r>
      <w:r w:rsidR="00BB22E3">
        <w:t xml:space="preserve">) in routine and campaign immunization, with all </w:t>
      </w:r>
      <w:r w:rsidR="008F03D7">
        <w:t xml:space="preserve">155 </w:t>
      </w:r>
      <w:r w:rsidR="00BB22E3">
        <w:t>OPV</w:t>
      </w:r>
      <w:r w:rsidR="008F03D7">
        <w:t>-using</w:t>
      </w:r>
      <w:r w:rsidR="00BB22E3">
        <w:t xml:space="preserve"> countries switching from the trivalent to the bivalent form of OPV</w:t>
      </w:r>
      <w:r w:rsidR="00565135">
        <w:t>, which contains only vaccine types 1 and 3</w:t>
      </w:r>
      <w:r w:rsidR="000D4F42">
        <w:t xml:space="preserve"> </w:t>
      </w:r>
      <w:r w:rsidR="00B4570A">
        <w:fldChar w:fldCharType="begin" w:fldLock="1"/>
      </w:r>
      <w:r w:rsidR="00276619">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1]", "plainTextFormattedCitation" : "[1]", "previouslyFormattedCitation" : "(1)" }, "properties" : { "noteIndex" : 0 }, "schema" : "https://github.com/citation-style-language/schema/raw/master/csl-citation.json" }</w:instrText>
      </w:r>
      <w:r w:rsidR="00B4570A">
        <w:fldChar w:fldCharType="separate"/>
      </w:r>
      <w:r w:rsidR="00276619" w:rsidRPr="00276619">
        <w:rPr>
          <w:noProof/>
        </w:rPr>
        <w:t>[1]</w:t>
      </w:r>
      <w:r w:rsidR="00B4570A">
        <w:fldChar w:fldCharType="end"/>
      </w:r>
      <w:r w:rsidR="000D4F42">
        <w:t>.</w:t>
      </w:r>
      <w:r w:rsidR="00BB22E3">
        <w:t xml:space="preserve"> The last case of wild type 2 poliovirus (WPV2</w:t>
      </w:r>
      <w:r w:rsidR="008F03D7">
        <w:t>) was observed in India, in 1999</w:t>
      </w:r>
      <w:r w:rsidR="000D4F42">
        <w:t xml:space="preserve"> </w:t>
      </w:r>
      <w:r w:rsidR="008F03D7">
        <w:fldChar w:fldCharType="begin" w:fldLock="1"/>
      </w:r>
      <w:r w:rsidR="00276619">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2]", "plainTextFormattedCitation" : "[2]", "previouslyFormattedCitation" : "(2)" }, "properties" : { "noteIndex" : 0 }, "schema" : "https://github.com/citation-style-language/schema/raw/master/csl-citation.json" }</w:instrText>
      </w:r>
      <w:r w:rsidR="008F03D7">
        <w:fldChar w:fldCharType="separate"/>
      </w:r>
      <w:r w:rsidR="00276619" w:rsidRPr="00276619">
        <w:rPr>
          <w:noProof/>
        </w:rPr>
        <w:t>[2]</w:t>
      </w:r>
      <w:r w:rsidR="008F03D7">
        <w:fldChar w:fldCharType="end"/>
      </w:r>
      <w:r w:rsidR="000D4F42">
        <w:t>.</w:t>
      </w:r>
      <w:r w:rsidR="008F03D7">
        <w:t xml:space="preserve"> OPV2 is a live, attenuated viru</w:t>
      </w:r>
      <w:r w:rsidR="00495242">
        <w:t xml:space="preserve">s, </w:t>
      </w:r>
      <w:r w:rsidR="007B49C0">
        <w:t xml:space="preserve">capable of </w:t>
      </w:r>
      <w:r w:rsidR="00495242">
        <w:t>genetic reversion</w:t>
      </w:r>
      <w:r w:rsidR="008F03D7">
        <w:t xml:space="preserve"> to a </w:t>
      </w:r>
      <w:r>
        <w:t>neurovirulent</w:t>
      </w:r>
      <w:r w:rsidR="008F03D7">
        <w:t xml:space="preserve"> phenotype </w:t>
      </w:r>
      <w:r w:rsidR="007B49C0">
        <w:t>that imposes a health burden due to</w:t>
      </w:r>
      <w:r w:rsidR="00BB22E3">
        <w:t xml:space="preserve"> vaccine-associated paralytic polio (VAPP</w:t>
      </w:r>
      <w:r w:rsidR="00DD4EC4">
        <w:t>)</w:t>
      </w:r>
      <w:r w:rsidR="007B49C0">
        <w:t xml:space="preserve">. </w:t>
      </w:r>
      <w:r w:rsidR="0001675C">
        <w:t>The Sabin-strain viruses are</w:t>
      </w:r>
      <w:r w:rsidR="007B49C0">
        <w:t xml:space="preserve"> also capable of transmission, and in low-immunity settings can establish circulation; these established lineages are termed circ</w:t>
      </w:r>
      <w:r w:rsidR="00BB22E3">
        <w:t>ulating vaccine-derived poliovirus</w:t>
      </w:r>
      <w:r w:rsidR="007B49C0">
        <w:t>es</w:t>
      </w:r>
      <w:r w:rsidR="00BB22E3">
        <w:t xml:space="preserve"> (cVDPV</w:t>
      </w:r>
      <w:r w:rsidR="007B49C0">
        <w:t>s</w:t>
      </w:r>
      <w:r w:rsidR="00BB22E3">
        <w:t>)</w:t>
      </w:r>
      <w:r w:rsidR="000D4F42">
        <w:t xml:space="preserve"> </w:t>
      </w:r>
      <w:r w:rsidR="007B49C0">
        <w:fldChar w:fldCharType="begin" w:fldLock="1"/>
      </w:r>
      <w:r w:rsidR="00276619">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3\u20136]", "plainTextFormattedCitation" : "[3\u20136]", "previouslyFormattedCitation" : "(3\u20136)" }, "properties" : { "noteIndex" : 0 }, "schema" : "https://github.com/citation-style-language/schema/raw/master/csl-citation.json" }</w:instrText>
      </w:r>
      <w:r w:rsidR="007B49C0">
        <w:fldChar w:fldCharType="separate"/>
      </w:r>
      <w:r w:rsidR="00276619" w:rsidRPr="00276619">
        <w:rPr>
          <w:noProof/>
        </w:rPr>
        <w:t>[3–6]</w:t>
      </w:r>
      <w:r w:rsidR="007B49C0">
        <w:fldChar w:fldCharType="end"/>
      </w:r>
      <w:r w:rsidR="000D4F42">
        <w:t>.</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cVDPV </w:t>
      </w:r>
      <w:r w:rsidR="008F03D7">
        <w:t>cases</w:t>
      </w:r>
      <w:r w:rsidR="00333916">
        <w:t xml:space="preserve"> </w:t>
      </w:r>
      <w:r w:rsidR="008F03D7">
        <w:fldChar w:fldCharType="begin" w:fldLock="1"/>
      </w:r>
      <w:r w:rsidR="00276619">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7]", "plainTextFormattedCitation" : "[7]", "previouslyFormattedCitation" : "(7)" }, "properties" : { "noteIndex" : 0 }, "schema" : "https://github.com/citation-style-language/schema/raw/master/csl-citation.json" }</w:instrText>
      </w:r>
      <w:r w:rsidR="008F03D7">
        <w:fldChar w:fldCharType="separate"/>
      </w:r>
      <w:r w:rsidR="00276619" w:rsidRPr="00276619">
        <w:rPr>
          <w:noProof/>
        </w:rPr>
        <w:t>[7]</w:t>
      </w:r>
      <w:r w:rsidR="008F03D7">
        <w:fldChar w:fldCharType="end"/>
      </w:r>
      <w:r w:rsidR="00333916">
        <w:t>.</w:t>
      </w:r>
      <w:r w:rsidR="00BB22E3">
        <w:t xml:space="preserve"> </w:t>
      </w:r>
      <w:r w:rsidR="00515CA9">
        <w:t>The successful removal of</w:t>
      </w:r>
      <w:r w:rsidR="00DD4EC4">
        <w:t xml:space="preserve"> OPV2 from </w:t>
      </w:r>
      <w:r>
        <w:t xml:space="preserve">elective </w:t>
      </w:r>
      <w:r w:rsidR="00DD4EC4">
        <w:t xml:space="preserve">use </w:t>
      </w:r>
      <w:r w:rsidR="00515CA9">
        <w:t>therefore presents clear public health benefits.</w:t>
      </w:r>
      <w:r w:rsidR="00CB1E5B">
        <w:t xml:space="preserve"> </w:t>
      </w:r>
      <w:r w:rsidR="00B4570A">
        <w:t>However, t</w:t>
      </w:r>
      <w:r w:rsidR="00AA3B86">
        <w:t xml:space="preserve">he cessation of OPV2 </w:t>
      </w:r>
      <w:r w:rsidR="0001675C">
        <w:t>immunization</w:t>
      </w:r>
      <w:r w:rsidR="00AA3B86">
        <w:t xml:space="preserve"> carries </w:t>
      </w:r>
      <w:r w:rsidR="00B4570A">
        <w:t xml:space="preserve">the implicit risk </w:t>
      </w:r>
      <w:r w:rsidR="00495242">
        <w:t>that</w:t>
      </w:r>
      <w:r w:rsidR="00B4570A">
        <w:t xml:space="preserve"> </w:t>
      </w:r>
      <w:r w:rsidR="00B95433">
        <w:t xml:space="preserve">Sabin-strain </w:t>
      </w:r>
      <w:r w:rsidR="00B4570A">
        <w:t>lineages</w:t>
      </w:r>
      <w:r w:rsidR="00495242">
        <w:t xml:space="preserve"> will survive</w:t>
      </w:r>
      <w:r w:rsidR="00B95433">
        <w:t xml:space="preserve"> </w:t>
      </w:r>
      <w:r w:rsidR="0001675C">
        <w:t>to</w:t>
      </w:r>
      <w:r w:rsidR="00B95433">
        <w:t xml:space="preserve"> become cVDPV2s in the future</w:t>
      </w:r>
      <w:r w:rsidR="00AA3B86">
        <w:t xml:space="preserve">, necessitating outbreak response </w:t>
      </w:r>
      <w:r w:rsidR="0001675C">
        <w:t>with OPV2, t</w:t>
      </w:r>
      <w:r w:rsidR="00AE6016">
        <w:t xml:space="preserve">hereby </w:t>
      </w:r>
      <w:r w:rsidR="00AA3B86">
        <w:t>potentially seeding new</w:t>
      </w:r>
      <w:r w:rsidR="00AE6016">
        <w:t xml:space="preserve"> lineages</w:t>
      </w:r>
      <w:r w:rsidR="00333916">
        <w:t xml:space="preserve"> </w:t>
      </w:r>
      <w:r w:rsidR="00B4570A">
        <w:fldChar w:fldCharType="begin" w:fldLock="1"/>
      </w:r>
      <w:r w:rsidR="00276619">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8, 9]", "plainTextFormattedCitation" : "[8, 9]", "previouslyFormattedCitation" : "(8, 9)" }, "properties" : { "noteIndex" : 0 }, "schema" : "https://github.com/citation-style-language/schema/raw/master/csl-citation.json" }</w:instrText>
      </w:r>
      <w:r w:rsidR="00B4570A">
        <w:fldChar w:fldCharType="separate"/>
      </w:r>
      <w:r w:rsidR="00276619" w:rsidRPr="00276619">
        <w:rPr>
          <w:noProof/>
        </w:rPr>
        <w:t>[8, 9]</w:t>
      </w:r>
      <w:r w:rsidR="00B4570A">
        <w:fldChar w:fldCharType="end"/>
      </w:r>
      <w:r w:rsidR="00333916">
        <w:t>.</w:t>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 xml:space="preserve">are able to broadly circulate </w:t>
      </w:r>
      <w:r w:rsidR="0001675C">
        <w:t>with</w:t>
      </w:r>
      <w:r w:rsidR="003C67F9">
        <w:t>in populations when introduced after relatively brief (1-3 year) interruptions in OPV use</w:t>
      </w:r>
      <w:r w:rsidR="00333916">
        <w:t xml:space="preserve"> </w:t>
      </w:r>
      <w:r w:rsidR="00AD1A9E">
        <w:fldChar w:fldCharType="begin" w:fldLock="1"/>
      </w:r>
      <w:r w:rsidR="00276619">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10\u201313]", "plainTextFormattedCitation" : "[10\u201313]", "previouslyFormattedCitation" : "(10\u201313)" }, "properties" : { "noteIndex" : 0 }, "schema" : "https://github.com/citation-style-language/schema/raw/master/csl-citation.json" }</w:instrText>
      </w:r>
      <w:r w:rsidR="00AD1A9E">
        <w:fldChar w:fldCharType="separate"/>
      </w:r>
      <w:r w:rsidR="00276619" w:rsidRPr="00276619">
        <w:rPr>
          <w:noProof/>
        </w:rPr>
        <w:t>[10–13]</w:t>
      </w:r>
      <w:r w:rsidR="00AD1A9E">
        <w:fldChar w:fldCharType="end"/>
      </w:r>
      <w:r w:rsidR="00333916">
        <w:t>.</w:t>
      </w:r>
      <w:r w:rsidR="003C67F9">
        <w:t xml:space="preserve"> </w:t>
      </w:r>
      <w:r w:rsidR="00AA3B86">
        <w:t xml:space="preserve">The possibility </w:t>
      </w:r>
      <w:r w:rsidR="00B469DB">
        <w:t xml:space="preserve">of </w:t>
      </w:r>
      <w:r w:rsidR="000235C2">
        <w:t xml:space="preserve">a cycle in which OPV2 use in outbreak response seeds new cVDPV2 lineages, </w:t>
      </w:r>
      <w:r w:rsidR="000235C2">
        <w:lastRenderedPageBreak/>
        <w:t xml:space="preserve">necessitating further outbreak response, </w:t>
      </w:r>
      <w:r w:rsidR="00B469DB">
        <w:t>represents a fundamental risk to the cessation of OPV2</w:t>
      </w:r>
      <w:r w:rsidR="0001675C">
        <w:t xml:space="preserve"> immunization</w:t>
      </w:r>
      <w:r w:rsidR="00B469DB">
        <w:t>.</w:t>
      </w:r>
    </w:p>
    <w:p w:rsidR="007C00F5" w:rsidRDefault="00B469DB" w:rsidP="00D74C03">
      <w:pPr>
        <w:spacing w:line="480" w:lineRule="auto"/>
      </w:pPr>
      <w:r>
        <w:t xml:space="preserve">This manuscript addresses the conditions under which OPV2 use in outbreak response could establish new chains of </w:t>
      </w:r>
      <w:r w:rsidR="000235C2">
        <w:t>Sabin 2</w:t>
      </w:r>
      <w:r>
        <w:t xml:space="preserve"> transmission, and how </w:t>
      </w:r>
      <w:r w:rsidR="00495242">
        <w:t>this risk</w:t>
      </w:r>
      <w:r>
        <w:t xml:space="preserve"> evolves as population immunity declines post-cessation.</w:t>
      </w:r>
      <w:r w:rsidR="00CB1E5B">
        <w:t xml:space="preserve"> </w:t>
      </w:r>
      <w:r w:rsidR="00B97900">
        <w:t xml:space="preserve"> </w:t>
      </w:r>
      <w:r w:rsidR="00F550B6">
        <w:t xml:space="preserve">The manuscript proceeds as follows: a description of the model employed, utilization of the model to investigate the risk of OPV2 use in a variety of scenarios, a discussion of the findings with related policy implications, and conclusions. </w:t>
      </w:r>
    </w:p>
    <w:p w:rsidR="00F550B6" w:rsidRPr="009A7855" w:rsidRDefault="00F550B6" w:rsidP="00D74C03">
      <w:pPr>
        <w:spacing w:line="480" w:lineRule="auto"/>
        <w:rPr>
          <w:b/>
          <w:sz w:val="28"/>
        </w:rPr>
      </w:pPr>
      <w:r w:rsidRPr="009A7855">
        <w:rPr>
          <w:b/>
          <w:sz w:val="28"/>
        </w:rPr>
        <w:t>Methods</w:t>
      </w:r>
    </w:p>
    <w:p w:rsidR="00F550B6" w:rsidRDefault="00F550B6" w:rsidP="00D74C03">
      <w:pPr>
        <w:spacing w:line="480" w:lineRule="auto"/>
      </w:pPr>
      <w:r>
        <w:rPr>
          <w:b/>
        </w:rPr>
        <w:t>Model specification</w:t>
      </w:r>
    </w:p>
    <w:p w:rsidR="00F550B6" w:rsidRDefault="00F550B6" w:rsidP="00D74C03">
      <w:pPr>
        <w:spacing w:line="480" w:lineRule="auto"/>
      </w:pPr>
      <w:r>
        <w:t xml:space="preserve">The generic disease branch of the individual-based disease modeling software EMOD DTK v2.8 was used to model polio transmission </w:t>
      </w:r>
      <w:r>
        <w:fldChar w:fldCharType="begin" w:fldLock="1"/>
      </w:r>
      <w:r w:rsidR="00276619">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14]", "plainTextFormattedCitation" : "[14]", "previouslyFormattedCitation" : "(14)" }, "properties" : { "noteIndex" : 0 }, "schema" : "https://github.com/citation-style-language/schema/raw/master/csl-citation.json" }</w:instrText>
      </w:r>
      <w:r>
        <w:fldChar w:fldCharType="separate"/>
      </w:r>
      <w:r w:rsidR="00276619" w:rsidRPr="00276619">
        <w:rPr>
          <w:noProof/>
        </w:rPr>
        <w:t>[14]</w:t>
      </w:r>
      <w:r>
        <w:fldChar w:fldCharType="end"/>
      </w:r>
      <w:r>
        <w:t xml:space="preserve">; a complete specification of the employed model can be found in the supplemental material. Transmission takes place on a network of populations representing Level One administrative divisions (provinces) throughout 16 countries in West Africa (details in Supplement). Within a province, disease transmission dynamics are governed by a susceptible-exposed-infectious-susceptible equation system with partial immunity, and transmission between the provinces proceeds through individual-level migration. As ~98% of all cVDPV2 paralysis cases in the AFRO region have arisen in the cohort of children under 5 years of age (polio paralysis data from POLIS) </w:t>
      </w:r>
      <w:r>
        <w:fldChar w:fldCharType="begin" w:fldLock="1"/>
      </w:r>
      <w:r w:rsidR="00276619">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15]", "plainTextFormattedCitation" : "[15]", "previouslyFormattedCitation" : "(15)" }, "properties" : { "noteIndex" : 0 }, "schema" : "https://github.com/citation-style-language/schema/raw/master/csl-citation.json" }</w:instrText>
      </w:r>
      <w:r>
        <w:fldChar w:fldCharType="separate"/>
      </w:r>
      <w:r w:rsidR="00276619" w:rsidRPr="00276619">
        <w:rPr>
          <w:noProof/>
        </w:rPr>
        <w:t>[15]</w:t>
      </w:r>
      <w:r>
        <w:fldChar w:fldCharType="end"/>
      </w:r>
      <w:r>
        <w:t>, the model tracks only infection and transmission in the under-5 cohort.</w:t>
      </w:r>
    </w:p>
    <w:p w:rsidR="00F550B6" w:rsidRDefault="00F550B6" w:rsidP="00D74C03">
      <w:pPr>
        <w:spacing w:line="480" w:lineRule="auto"/>
        <w:rPr>
          <w:b/>
        </w:rPr>
      </w:pPr>
      <w:r>
        <w:rPr>
          <w:b/>
        </w:rPr>
        <w:t>Modeling scenarios</w:t>
      </w:r>
    </w:p>
    <w:p w:rsidR="00F550B6" w:rsidRPr="00F550B6" w:rsidRDefault="00F550B6" w:rsidP="00D74C03">
      <w:pPr>
        <w:spacing w:line="480" w:lineRule="auto"/>
      </w:pPr>
      <w:r>
        <w:t>Many factors affect an outbreak response activity’s propensity to establish new VDPV2 lineages: population immunity at the time of outbreak response, the base reproductive rate R</w:t>
      </w:r>
      <w:r>
        <w:rPr>
          <w:vertAlign w:val="subscript"/>
        </w:rPr>
        <w:t>0</w:t>
      </w:r>
      <w:r>
        <w:t xml:space="preserve"> of the Sabin type 2 virus (which may change during genetic reversion), and the epidemiological connectedness of spatially </w:t>
      </w:r>
      <w:r>
        <w:lastRenderedPageBreak/>
        <w:t>separated populations. Each of these factors is also highly uncertain, and varies with the geographical/societal context under consideration. In this work, a variety of potential scenarios are considered (</w:t>
      </w:r>
      <w:r w:rsidR="00515F27">
        <w:t>see Table 1)</w:t>
      </w:r>
      <w:bookmarkStart w:id="0" w:name="_GoBack"/>
      <w:bookmarkEnd w:id="0"/>
      <w:r>
        <w:t>, and in each scenario,</w:t>
      </w:r>
      <w:r w:rsidRPr="00B97900">
        <w:t xml:space="preserve"> </w:t>
      </w:r>
      <w:r>
        <w:t xml:space="preserve">a Separatrix algorithm </w:t>
      </w:r>
      <w:r>
        <w:fldChar w:fldCharType="begin" w:fldLock="1"/>
      </w:r>
      <w:r w:rsidR="00276619">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6]", "plainTextFormattedCitation" : "[16]", "previouslyFormattedCitation" : "(16)" }, "properties" : { "noteIndex" : 0 }, "schema" : "https://github.com/citation-style-language/schema/raw/master/csl-citation.json" }</w:instrText>
      </w:r>
      <w:r>
        <w:fldChar w:fldCharType="separate"/>
      </w:r>
      <w:r w:rsidR="00276619" w:rsidRPr="00276619">
        <w:rPr>
          <w:noProof/>
        </w:rPr>
        <w:t>[16]</w:t>
      </w:r>
      <w:r>
        <w:fldChar w:fldCharType="end"/>
      </w:r>
      <w:r>
        <w:t xml:space="preserve"> is used to quantify the risk that an outbreak response conducted according to existing protocol will seed a new VDPV2 as a function of the time since cessation and the mean per-person per-day migration rate between provinces.  </w:t>
      </w:r>
    </w:p>
    <w:p w:rsidR="00F550B6" w:rsidRDefault="00F550B6" w:rsidP="00D74C03">
      <w:pPr>
        <w:spacing w:line="480" w:lineRule="auto"/>
      </w:pPr>
      <w:r>
        <w:t xml:space="preserve">For simplicity, initial population immunity is treated as constant across the provinces. The cohort of children old enough to have been alive at cessation is initialized with one of two immunity profiles: one consistent with having experienced three rounds of OPV2 distribution, at 80% population coverage (independent coverage per round) and 50% vaccine take, and one with three rounds at 100% coverage and take (an unrealistic assumption, but useful for comparison). The cohort born since cessation is assumed to be OPV2-naïve, but depending on the scenario, they may receive zero or one doses of the inactivated polio vaccine (IPV), which induces strong protection from paralysis (humoral immunity), little protection against acquisition and onward transmission (intestinal mucosal immunity) in OPV2-naïve individuals, and a strong intestinal mucosal boosting response in OPV2-exposed individuals (details in Supplement) </w:t>
      </w:r>
      <w:r>
        <w:fldChar w:fldCharType="begin" w:fldLock="1"/>
      </w:r>
      <w:r w:rsidR="00276619">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3",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3",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4", "itemData" : { "DOI" : "10.1016/S0140-6736(14)60934-X", "ISSN" : "1474-547X", "PMID" : "25018120", "abstract" : "BACKGROUND Intestinal immunity induced by oral poliovirus vaccine (OPV) is imperfect and wanes with time, permitting transmission of infection by immunised children. Inactivated poliovirus vaccine (IPV) does not induce an intestinal mucosal immune response, but could boost protection in children who are mucosally primed through previous exposure to OPV. We aimed to assess the effect of IPV on intestinal immunity in children previously vaccinated with OPV. METHODS We did an open-label, randomised controlled trial in children aged 1-4 years from Chinnallapuram, Vellore, India, who were healthy, had not received IPV before, and had had their last dose of OPV at least 6 months before enrolment. Children were randomly assigned (1:1) to receive 0\u00b75 mL IPV intramuscularly (containing 40, 8, and 32 D antigen units for serotypes 1, 2, and 3) or no vaccine. The randomisation sequence was computer generated with a blocked randomisation procedure with block sizes of ten by an independent statistician. The laboratory staff did blinded assessments. The primary outcome was the proportion of children shedding poliovirus 7 days after a challenge dose of serotype 1 and 3 bivalent OPV (bOPV). A second dose of bOPV was given to children in the no vaccine group to assess intestinal immunity resulting from the first dose. A per-protocol analysis was planned for all children who provided a stool sample at 7 days after bOPV challenge. This trial is registered with Clinical Trials Registry of India, number CTRI/2012/09/003005. FINDINGS Between Aug 19, 2013, and Sept 13, 2013, 450 children were enrolled and randomly assigned into study groups. 225 children received IPV and 225 no vaccine. 222 children in the no vaccine group and 224 children in the IPV group had stool samples available for primary analysis 7 days after bOPV challenge. In the IPV group, 27 (12%) children shed serotype 1 poliovirus and 17 (8%) shed serotype 3 poliovirus compared with 43 (19%) and 57 (26%) in the no vaccine group (risk ratio 0\u00b762, 95% CI 0\u00b740-0\u00b797, p=0\u00b70375; 0\u00b730, 0\u00b718-0\u00b749, p&lt;0\u00b70001). No adverse events were related to the study interventions. INTERPRETATION The substantial boost in intestinal immunity conferred by a supplementary dose of IPV given to children younger than 5 years who had previously received OPV shows a potential role for this vaccine in immunisation activities to accelerate eradication and prevent outbreaks of poliomyelitis. FUNDING Bill &amp; Melinda Gates Foundation.", "author" : [ { "dropping-particle" : "", "family" : "John", "given" : "Jacob", "non-dropping-particle" : "", "parse-names" : false, "suffix" : "" }, { "dropping-particle" : "", "family" : "Giri", "given" : "Sidhartha", "non-dropping-particle" : "", "parse-names" : false, "suffix" : "" }, { "dropping-particle" : "", "family" : "Karthikeyan", "given" : "Arun S", "non-dropping-particle" : "", "parse-names" : false, "suffix" : "" }, { "dropping-particle" : "", "family" : "Iturriza-Gomara", "given" : "Miren", "non-dropping-particle" : "", "parse-names" : false, "suffix" : "" }, { "dropping-particle" : "", "family" : "Muliyil", "given" : "Jayaprakash", "non-dropping-particle" : "", "parse-names" : false, "suffix" : "" }, { "dropping-particle" : "", "family" : "Abraham", "given" : "Asha", "non-dropping-particle" : "", "parse-names" : false, "suffix" : "" }, { "dropping-particle" : "", "family" : "Grassly", "given" : "Nicholas C", "non-dropping-particle" : "", "parse-names" : false, "suffix" : "" }, { "dropping-particle" : "", "family" : "Kang", "given" : "Gagandeep", "non-dropping-particle" : "", "parse-names" : false, "suffix" : "" }, { "dropping-particle" : "", "family" : "Initiative", "given" : "Global Polio Eradication", "non-dropping-particle" : "", "parse-names" : false, "suffix" : "" }, { "dropping-particle" : "", "family" : "Grassly", "given" : "NC", "non-dropping-particle" : "", "parse-names" : false, "suffix" : "" }, { "dropping-particle" : "", "family" : "Fraser", "given" : "C", "non-dropping-particle" : "", "parse-names" : false, "suffix" : "" }, { "dropping-particle" : "", "family" : "Wenger", "given" : "J",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Kojouharova", "given" : "M", "non-dropping-particle" : "", "parse-names" : false, "suffix" : "" }, { "dropping-particle" : "", "family" : "Zuber", "given" : "PLF", "non-dropping-particle" : "", "parse-names" : false, "suffix" : "" }, { "dropping-particle" : "", "family" : "Gyurova", "given" : "S", "non-dropping-particle" : "", "parse-names" : false, "suffix" : "" }, { "dropping-particle" : "", "family" : "al.", "given" : "et", "non-dropping-particle" : "", "parse-names" : false, "suffix" : "" }, { "dropping-particle" : "", "family" : "Kidd", "given" : "S", "non-dropping-particle" : "", "parse-names" : false, "suffix" : "" }, { "dropping-particle" : "", "family" : "Goodson", "given" : "JL", "non-dropping-particle" : "", "parse-names" : false, "suffix" : "" }, { "dropping-particle" : "", "family" : "Aramburu", "given" : "J", "non-dropping-particle" : "", "parse-names" : false, "suffix" : "" }, { "dropping-particle" : "", "family" : "al.", "given" : "et", "non-dropping-particle" : "", "parse-names" : false, "suffix" : "" }, { "dropping-particle" : "", "family" : "Vidor", "given" : "E", "non-dropping-particle" : "", "parse-names" : false, "suffix" : "" }, { "dropping-particle" : "", "family" : "Meschievitz", "given" : "C", "non-dropping-particle" : "", "parse-names" : false, "suffix" : "" }, { "dropping-particle" : "", "family" : "Plotkin", "given" : "S", "non-dropping-particle" : "", "parse-names" : false, "suffix" : "" }, { "dropping-particle" : "", "family" : "Herremans", "given" : "TM", "non-dropping-particle" : "", "parse-names" : false, "suffix" : "" }, { "dropping-particle" : "", "family" : "Reimerink", "given" : "JH",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 "non-dropping-particle" : "", "parse-names" : false, "suffix" : "" }, { "dropping-particle" : "", "family" : "Herremans", "given" : "T", "non-dropping-particle" : "", "parse-names" : false, "suffix" : "" }, { "dropping-particle" : "", "family" : "Kimman", "given" : "TG", "non-dropping-particle" : "", "parse-names" : false, "suffix" : "" }, { "dropping-particle" : "", "family" : "Spaendonck", "given" : "MAE Conyn-van", "non-dropping-particle" : "", "parse-names" : false, "suffix" : "" }, { "dropping-particle" : "", "family" : "al.", "given" : "et", "non-dropping-particle" : "", "parse-names" : false, "suffix" : "" }, { "dropping-particle" : "", "family" : "Hird", "given" : "TR", "non-dropping-particle" : "", "parse-names" : false, "suffix" : "" }, { "dropping-particle" : "", "family" : "Grassly", "given" : "NC", "non-dropping-particle" : "", "parse-names" : false, "suffix" : "" }, { "dropping-particle" : "", "family" : "Mangal", "given" : "TD", "non-dropping-particle" : "", "parse-names" : false, "suffix" : "" }, { "dropping-particle" : "", "family" : "Aylward", "given" : "RB", "non-dropping-particle" : "", "parse-names" : false, "suffix" : "" }, { "dropping-particle" : "", "family" : "Grassly", "given" : "NC", "non-dropping-particle" : "", "parse-names" : false, "suffix" : "" }, { "dropping-particle" : "", "family" : "Manor", "given" : "Y", "non-dropping-particle" : "", "parse-names" : false, "suffix" : "" }, { "dropping-particle" : "", "family" : "Shulman", "given" : "LM", "non-dropping-particle" : "", "parse-names" : false, "suffix" : "" }, { "dropping-particle" : "", "family" : "Kaliner", "given" : "E", "non-dropping-particle" : "", "parse-names" : false, "suffix" : "" }, { "dropping-particle" : "", "family" : "al.", "given" : "et", "non-dropping-particle" : "", "parse-names" : false, "suffix" : "" }, { "dropping-particle" : "", "family" : "Vaccines", "given" : "WHO Collaborative Study Group on Oral and Inactivated Poliovirus", "non-dropping-particle" : "", "parse-names" : false, "suffix" : "" }, { "dropping-particle" : "", "family" : "Modlin", "given" : "JF", "non-dropping-particle" : "", "parse-names" : false, "suffix" : "" }, { "dropping-particle" : "", "family" : "Halsey", "given" : "NA", "non-dropping-particle" : "", "parse-names" : false, "suffix" : "" }, { "dropping-particle" : "", "family" : "Thoms", "given" : "ML", "non-dropping-particle" : "", "parse-names" : false, "suffix" : "" }, { "dropping-particle" : "", "family" : "Meschievitz", "given" : "CK", "non-dropping-particle" : "", "parse-names" : false, "suffix" : "" }, { "dropping-particle" : "", "family" : "Patriarca", "given" : "PA", "non-dropping-particle" : "", "parse-names" : false, "suffix" : "" }, { "dropping-particle" : "du", "family" : "Chatelet", "given" : "IP", "non-dropping-particle" : "", "parse-names" : false, "suffix" : "" }, { "dropping-particle" : "", "family" : "Merchant", "given" : "AT", "non-dropping-particle" : "", "parse-names" : false, "suffix" : "" }, { "dropping-particle" : "", "family" : "Fisher-Hoch", "given" : "S", "non-dropping-particle" : "", "parse-names" : false, "suffix" : "" }, { "dropping-particle" : "", "family" : "al.", "given" : "et", "non-dropping-particle" : "", "parse-names" : false, "suffix" : "" }, { "dropping-particle" : "", "family" : "Krieg", "given" : "C", "non-dropping-particle" : "", "parse-names" : false, "suffix" : "" }, { "dropping-particle" : "", "family" : "Maier", "given" : "R", "non-dropping-particle" : "", "parse-names" : false, "suffix" : "" }, { "dropping-particle" : "", "family" : "Meyerhans", "given" : "A", "non-dropping-particle" : "", "parse-names" : false, "suffix" : "" }, { "dropping-particle" : "", "family" : "Faden", "given" : "H", "non-dropping-particle" : "", "parse-names" : false, "suffix" : "" }, { "dropping-particle" : "", "family" : "Duffy", "given" : "L", "non-dropping-particle" : "", "parse-names" : false, "suffix" : "" }, { "dropping-particle" : "", "family" : "Moriniere", "given" : "BJ", "non-dropping-particle" : "", "parse-names" : false, "suffix" : "" }, { "dropping-particle" : "van", "family" : "Loon", "given" : "FP", "non-dropping-particle" : "", "parse-names" : false, "suffix" : "" }, { "dropping-particle" : "", "family" : "Rhodes", "given" : "PH", "non-dropping-particle" : "", "parse-names" : false, "suffix" : "" }, { "dropping-particle" : "", "family" : "al.", "given" : "et", "non-dropping-particle" : "", "parse-names" : false, "suffix" : "" }, { "dropping-particle" : "", "family" : "Estivariz", "given" : "CF", "non-dropping-particle" : "", "parse-names" : false, "suffix" : "" }, { "dropping-particle" : "", "family" : "Jafari", "given" : "H", "non-dropping-particle" : "", "parse-names" : false, "suffix" : "" }, { "dropping-particle" : "", "family" : "Sutter", "given" : "RW", "non-dropping-particle" : "", "parse-names" : false, "suffix" : "" }, { "dropping-particle" : "", "family" : "al.", "given" : "et", "non-dropping-particle" : "", "parse-names" : false, "suffix" : "" }, { "dropping-particle" : "", "family" : "Sutter", "given" : "RW", "non-dropping-particle" : "", "parse-names" : false, "suffix" : "" }, { "dropping-particle" : "", "family" : "Suleiman", "given" : "AJM", "non-dropping-particle" : "", "parse-names" : false, "suffix" : "" }, { "dropping-particle" : "", "family" : "Malankar", "given" : "P", "non-dropping-particle" : "", "parse-names" : false, "suffix" : "" }, { "dropping-particle" : "", "family" : "al.", "given" : "et", "non-dropping-particle" : "", "parse-names" : false, "suffix" : "" }, { "dropping-particle" : "", "family" : "WHO", "given" : "", "non-dropping-particle" : "", "parse-names" : false, "suffix" : "" }, { "dropping-particle" : "", "family" : "Kilpatrick", "given" : "DR", "non-dropping-particle" : "", "parse-names" : false, "suffix" : "" }, { "dropping-particle" : "", "family" : "Yang", "given" : "C-F", "non-dropping-particle" : "", "parse-names" : false, "suffix" : "" }, { "dropping-particle" : "", "family" : "Ching", "given" : "K", "non-dropping-particle" : "", "parse-names" : false, "suffix" : "" }, { "dropping-particle" : "", "family" : "al.", "given" : "et", "non-dropping-particle" : "", "parse-names" : false, "suffix" : "" }, { "dropping-particle" : "", "family" : "WHO", "given" : "", "non-dropping-particle" : "", "parse-names" : false, "suffix" : "" }, { "dropping-particle" : "", "family" : "Clopper", "given" : "CJ", "non-dropping-particle" : "", "parse-names" : false, "suffix" : "" }, { "dropping-particle" : "", "family" : "Pearson", "given" : "ES", "non-dropping-particle" : "", "parse-names" : false, "suffix" : "" }, { "dropping-particle" : "", "family" : "Newcombe", "given" : "RG",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Katrak", "given" : "K", "non-dropping-particle" : "", "parse-names" : false, "suffix" : "" }, { "dropping-particle" : "", "family" : "Mahon", "given" : "BP", "non-dropping-particle" : "", "parse-names" : false, "suffix" : "" }, { "dropping-particle" : "", "family" : "Minor", "given" : "PD", "non-dropping-particle" : "", "parse-names" : false, "suffix" : "" }, { "dropping-particle" : "", "family" : "Mills", "given" : "KHG", "non-dropping-particle" : "", "parse-names" : false, "suffix" : "" }, { "dropping-particle" : "", "family" : "Chen", "given" : "Z", "non-dropping-particle" : "", "parse-names" : false, "suffix" : "" }, { "dropping-particle" : "", "family" : "Fischer", "given" : "ER", "non-dropping-particle" : "", "parse-names" : false, "suffix" : "" }, { "dropping-particle" : "", "family" : "Kouiavskaia", "given" : "D", "non-dropping-particle" : "", "parse-names" : false, "suffix" : "" }, { "dropping-particle" : "", "family" : "al.", "given" : "et", "non-dropping-particle" : "", "parse-names" : false, "suffix" : "" } ], "container-title" : "Lancet (London, England)", "id" : "ITEM-4", "issue" : "9953", "issued" : { "date-parts" : [ [ "2014", "10", "25" ] ] }, "page" : "1505-12", "publisher" : "Elsevier", "title" : "Effect of a single inactivated poliovirus vaccine dose on intestinal immunity against poliovirus in children previously given oral vaccine: an open-label, randomised controlled trial.", "type" : "article-journal", "volume" : "384" }, "uris" : [ "http://www.mendeley.com/documents/?uuid=9e8afe83-0325-3be5-9a99-9313e525cbd0" ] }, { "id" : "ITEM-5", "itemData" : { "DOI" : "10.1126/science.1255006", "ISSN" : "1095-9203", "PMID" : "25146288", "abstract" : "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 "author" : [ { "dropping-particle" : "", "family" : "Jafari", "given" : "Hamid", "non-dropping-particle" : "", "parse-names" : false, "suffix" : "" }, { "dropping-particle" : "", "family" : "Deshpande", "given" : "Jagadish M", "non-dropping-particle" : "", "parse-names" : false, "suffix" : "" }, { "dropping-particle" : "", "family" : "Sutter", "given" : "Roland W", "non-dropping-particle" : "", "parse-names" : false, "suffix" : "" }, { "dropping-particle" : "", "family" : "Bahl", "given" : "Sunil", "non-dropping-particle" : "", "parse-names" : false, "suffix" : "" }, { "dropping-particle" : "", "family" : "Verma", "given" : "Harish", "non-dropping-particle" : "", "parse-names" : false, "suffix" : "" }, { "dropping-particle" : "", "family" : "Ahmad", "given" : "Mohammad", "non-dropping-particle" : "", "parse-names" : false, "suffix" : "" }, { "dropping-particle" : "", "family" : "Kunwar", "given" : "Abhishek", "non-dropping-particle" : "", "parse-names" : false, "suffix" : "" }, { "dropping-particle" : "", "family" : "Vishwakarma", "given" : "Rakesh", "non-dropping-particle" : "", "parse-names" : false, "suffix" : "" }, { "dropping-particle" : "", "family" : "Agarwal", "given" : "Ashutosh", "non-dropping-particle" : "", "parse-names" : false, "suffix" : "" }, { "dropping-particle" : "", "family" : "Jain", "given" : "Shilpi", "non-dropping-particle" : "", "parse-names" : false, "suffix" : "" }, { "dropping-particle" : "", "family" : "Estivariz", "given" : "Concepcion", "non-dropping-particle" : "", "parse-names" : false, "suffix" : "" }, { "dropping-particle" : "", "family" : "Sethi", "given" : "Raman", "non-dropping-particle" : "", "parse-names" : false, "suffix" : "" }, { "dropping-particle" : "", "family" : "Molodecky", "given" : "Natalie A", "non-dropping-particle" : "", "parse-names" : false, "suffix" : "" }, { "dropping-particle" : "", "family" : "Grassly", "given" : "Nicholas C", "non-dropping-particle" : "", "parse-names" : false, "suffix" : "" }, { "dropping-particle" : "", "family" : "Pallansch", "given" : "Mark A", "non-dropping-particle" : "", "parse-names" : false, "suffix" : "" }, { "dropping-particle" : "", "family" : "Chatterjee", "given" : "Arani", "non-dropping-particle" : "", "parse-names" : false, "suffix" : "" }, { "dropping-particle" : "", "family" : "Aylward", "given" : "R Bruce", "non-dropping-particle" : "", "parse-names" : false, "suffix" : "" } ], "container-title" : "Science (New York, N.Y.)", "id" : "ITEM-5", "issue" : "6199", "issued" : { "date-parts" : [ [ "2014", "8", "22" ] ] }, "page" : "922-5", "title" : "Polio eradication. Efficacy of inactivated poliovirus vaccine in India.", "type" : "article-journal", "volume" : "345" }, "uris" : [ "http://www.mendeley.com/documents/?uuid=ecf2198c-8b6b-3206-8ed3-25e52cb769a5" ] } ], "mendeley" : { "formattedCitation" : "[17\u201321]", "plainTextFormattedCitation" : "[17\u201321]", "previouslyFormattedCitation" : "(17\u201321)" }, "properties" : { "noteIndex" : 0 }, "schema" : "https://github.com/citation-style-language/schema/raw/master/csl-citation.json" }</w:instrText>
      </w:r>
      <w:r>
        <w:fldChar w:fldCharType="separate"/>
      </w:r>
      <w:r w:rsidR="00276619" w:rsidRPr="00276619">
        <w:rPr>
          <w:noProof/>
        </w:rPr>
        <w:t>[17–21]</w:t>
      </w:r>
      <w:r>
        <w:fldChar w:fldCharType="end"/>
      </w:r>
      <w:r>
        <w:t xml:space="preserve">. No waning of immunity over time is modeled. </w:t>
      </w:r>
    </w:p>
    <w:p w:rsidR="00F550B6" w:rsidRDefault="00F550B6" w:rsidP="00D74C03">
      <w:pPr>
        <w:spacing w:line="480" w:lineRule="auto"/>
      </w:pPr>
      <w:r>
        <w:t>The survival of VDPV2 lineages from</w:t>
      </w:r>
      <w:r w:rsidRPr="00095870">
        <w:t xml:space="preserve"> </w:t>
      </w:r>
      <w:r>
        <w:t xml:space="preserve">pre-cessation OPV2 use is not modeled here; it is simply assumed that an outbreak response has been triggered at a given time since cessation. The recent discovery in Borno State, Nigeria of cVDPV2 and WPV1 viruses from lineages unobserved for two and five years, respectively, demonstrates that prolonged unobserved circulation is feasible under suboptimal surveillance </w:t>
      </w:r>
      <w:r>
        <w:fldChar w:fldCharType="begin" w:fldLock="1"/>
      </w:r>
      <w:r w:rsidR="00276619">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528cVDPV%25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8, 22, 23]", "plainTextFormattedCitation" : "[8, 22, 23]", "previouslyFormattedCitation" : "(8, 22, 23)" }, "properties" : { "noteIndex" : 0 }, "schema" : "https://github.com/citation-style-language/schema/raw/master/csl-citation.json" }</w:instrText>
      </w:r>
      <w:r>
        <w:fldChar w:fldCharType="separate"/>
      </w:r>
      <w:r w:rsidR="00276619" w:rsidRPr="00276619">
        <w:rPr>
          <w:noProof/>
        </w:rPr>
        <w:t>[8, 22, 23]</w:t>
      </w:r>
      <w:r>
        <w:fldChar w:fldCharType="end"/>
      </w:r>
      <w:r>
        <w:t xml:space="preserve">. In the model, an initial rapid-response OPV2 campaign targets Zamfara Province, Nigeria. Sixteen days later, an OPV2 campaign targets Zamfara and the bordering provinces Sokoto, Katsina, Kaduna, and Kebbi, followed by a joint OPV2\IPV campaign (taking advantage of IPV’s mucosal boosting effect in OPV-exposed individuals) and a third OPV2 campaign in the same provinces at four-week intervals. </w:t>
      </w:r>
    </w:p>
    <w:p w:rsidR="00F550B6" w:rsidRDefault="00F550B6" w:rsidP="00D74C03">
      <w:pPr>
        <w:spacing w:line="480" w:lineRule="auto"/>
      </w:pPr>
      <w:r>
        <w:lastRenderedPageBreak/>
        <w:t xml:space="preserve">It is unclear how (or whether) the transmissibility of the OPV2 virus changes during genetic divergence from the Sabin strain. Here, the infectivity of Sabin 2 virus is assumed to be some fraction </w:t>
      </w:r>
      <w:r w:rsidRPr="004A44A8">
        <w:rPr>
          <w:i/>
        </w:rPr>
        <w:t>f</w:t>
      </w:r>
      <w:r>
        <w:t xml:space="preserve"> </w:t>
      </w:r>
      <w:r w:rsidRPr="004A44A8">
        <w:t>of</w:t>
      </w:r>
      <w:r>
        <w:t xml:space="preserve"> the fully-reverted infectivity, and to follow an exponential approach to a final infectivity (Supplement Eq. 2). The values of the initial and final infectivities, as well as the timescale of the exponential approach, are varied in the modeling scenarios.</w:t>
      </w:r>
    </w:p>
    <w:p w:rsidR="00DA4E13" w:rsidRDefault="00DA4E13" w:rsidP="00D74C03">
      <w:pPr>
        <w:pStyle w:val="Caption"/>
        <w:spacing w:line="480" w:lineRule="auto"/>
      </w:pPr>
      <w:bookmarkStart w:id="1" w:name="_Ref458505124"/>
      <w:bookmarkStart w:id="2" w:name="_Ref458505119"/>
    </w:p>
    <w:p w:rsidR="00DA4E13" w:rsidRDefault="00DA4E13" w:rsidP="00D74C03">
      <w:pPr>
        <w:pStyle w:val="Caption"/>
        <w:spacing w:line="480" w:lineRule="auto"/>
      </w:pPr>
    </w:p>
    <w:p w:rsidR="00F550B6" w:rsidRDefault="00F550B6" w:rsidP="00D74C03">
      <w:pPr>
        <w:pStyle w:val="Caption"/>
        <w:spacing w:line="480" w:lineRule="auto"/>
      </w:pPr>
      <w:r>
        <w:t xml:space="preserve">Table </w:t>
      </w:r>
      <w:fldSimple w:instr=" SEQ Table \* ARABIC ">
        <w:r>
          <w:rPr>
            <w:noProof/>
          </w:rPr>
          <w:t>1</w:t>
        </w:r>
      </w:fldSimple>
      <w:bookmarkEnd w:id="1"/>
      <w:r>
        <w:t xml:space="preserve">: Description of parameters varied </w:t>
      </w:r>
      <w:r w:rsidR="00DA4E13">
        <w:t>in the simulation</w:t>
      </w:r>
      <w:r>
        <w:t xml:space="preserve"> scenarios.</w:t>
      </w:r>
      <w:bookmarkEnd w:id="2"/>
      <w:r>
        <w:t xml:space="preserve"> </w:t>
      </w:r>
    </w:p>
    <w:tbl>
      <w:tblPr>
        <w:tblStyle w:val="TableGrid"/>
        <w:tblW w:w="0" w:type="auto"/>
        <w:tblLook w:val="04A0" w:firstRow="1" w:lastRow="0" w:firstColumn="1" w:lastColumn="0" w:noHBand="0" w:noVBand="1"/>
      </w:tblPr>
      <w:tblGrid>
        <w:gridCol w:w="6115"/>
        <w:gridCol w:w="3150"/>
      </w:tblGrid>
      <w:tr w:rsidR="00F550B6" w:rsidTr="00DB42D2">
        <w:trPr>
          <w:cantSplit/>
        </w:trPr>
        <w:tc>
          <w:tcPr>
            <w:tcW w:w="6115" w:type="dxa"/>
          </w:tcPr>
          <w:p w:rsidR="00F550B6" w:rsidRDefault="00F550B6" w:rsidP="00DA4E13">
            <w:pPr>
              <w:keepNext/>
              <w:keepLines/>
              <w:spacing w:line="276" w:lineRule="auto"/>
            </w:pPr>
            <w:r>
              <w:t>Quantity varied</w:t>
            </w:r>
          </w:p>
        </w:tc>
        <w:tc>
          <w:tcPr>
            <w:tcW w:w="3150" w:type="dxa"/>
          </w:tcPr>
          <w:p w:rsidR="00F550B6" w:rsidRDefault="00F550B6" w:rsidP="00DA4E13">
            <w:pPr>
              <w:keepNext/>
              <w:keepLines/>
              <w:spacing w:line="276" w:lineRule="auto"/>
            </w:pPr>
            <w:r>
              <w:t>Values</w:t>
            </w:r>
          </w:p>
        </w:tc>
      </w:tr>
      <w:tr w:rsidR="00F550B6" w:rsidTr="00DB42D2">
        <w:trPr>
          <w:cantSplit/>
        </w:trPr>
        <w:tc>
          <w:tcPr>
            <w:tcW w:w="6115" w:type="dxa"/>
          </w:tcPr>
          <w:p w:rsidR="00F550B6" w:rsidRPr="003E0761" w:rsidRDefault="00F550B6" w:rsidP="00DA4E13">
            <w:pPr>
              <w:keepNext/>
              <w:keepLines/>
              <w:spacing w:line="276" w:lineRule="auto"/>
            </w:pPr>
            <w:r>
              <w:t>Final base reproductive rate of reverted VDPV2 (R</w:t>
            </w:r>
            <w:r>
              <w:rPr>
                <w:vertAlign w:val="subscript"/>
              </w:rPr>
              <w:t>0f</w:t>
            </w:r>
            <w:r>
              <w:t>)</w:t>
            </w:r>
          </w:p>
        </w:tc>
        <w:tc>
          <w:tcPr>
            <w:tcW w:w="3150" w:type="dxa"/>
          </w:tcPr>
          <w:p w:rsidR="00F550B6" w:rsidRDefault="00F550B6" w:rsidP="00DA4E13">
            <w:pPr>
              <w:keepNext/>
              <w:keepLines/>
              <w:spacing w:line="276" w:lineRule="auto"/>
            </w:pPr>
            <w:r>
              <w:t>{1·2, 1·5, 2·0, 3·0}</w:t>
            </w:r>
          </w:p>
        </w:tc>
      </w:tr>
      <w:tr w:rsidR="00F550B6" w:rsidTr="00DB42D2">
        <w:trPr>
          <w:cantSplit/>
        </w:trPr>
        <w:tc>
          <w:tcPr>
            <w:tcW w:w="6115" w:type="dxa"/>
          </w:tcPr>
          <w:p w:rsidR="00F550B6" w:rsidRPr="003E0761" w:rsidRDefault="00F550B6" w:rsidP="00DA4E13">
            <w:pPr>
              <w:keepNext/>
              <w:keepLines/>
              <w:spacing w:line="276" w:lineRule="auto"/>
            </w:pPr>
            <w:r>
              <w:t>Initial reproductive rate of OPV2 as fraction of final R</w:t>
            </w:r>
            <w:r>
              <w:rPr>
                <w:vertAlign w:val="subscript"/>
              </w:rPr>
              <w:t xml:space="preserve">0 </w:t>
            </w:r>
            <w:r>
              <w:t>(</w:t>
            </w:r>
            <w:r>
              <w:rPr>
                <w:i/>
              </w:rPr>
              <w:t>f</w:t>
            </w:r>
            <w:r>
              <w:t>)</w:t>
            </w:r>
          </w:p>
        </w:tc>
        <w:tc>
          <w:tcPr>
            <w:tcW w:w="3150" w:type="dxa"/>
          </w:tcPr>
          <w:p w:rsidR="00F550B6" w:rsidRDefault="00F550B6" w:rsidP="00DA4E13">
            <w:pPr>
              <w:keepNext/>
              <w:keepLines/>
              <w:spacing w:line="276" w:lineRule="auto"/>
            </w:pPr>
            <w:r>
              <w:t>{0·25, 0·5}</w:t>
            </w:r>
          </w:p>
        </w:tc>
      </w:tr>
      <w:tr w:rsidR="00F550B6" w:rsidTr="00DB42D2">
        <w:trPr>
          <w:cantSplit/>
        </w:trPr>
        <w:tc>
          <w:tcPr>
            <w:tcW w:w="6115" w:type="dxa"/>
          </w:tcPr>
          <w:p w:rsidR="00F550B6" w:rsidRPr="003E0761" w:rsidRDefault="00F550B6" w:rsidP="00DA4E13">
            <w:pPr>
              <w:keepNext/>
              <w:keepLines/>
              <w:spacing w:line="276" w:lineRule="auto"/>
            </w:pPr>
            <w:r>
              <w:t>Exponential timescale of R</w:t>
            </w:r>
            <w:r>
              <w:rPr>
                <w:vertAlign w:val="subscript"/>
              </w:rPr>
              <w:t>0</w:t>
            </w:r>
            <w:r>
              <w:t xml:space="preserve"> reversion (</w:t>
            </w:r>
            <w:r>
              <w:rPr>
                <w:i/>
              </w:rPr>
              <w:t>λ</w:t>
            </w:r>
            <w:r>
              <w:t>)</w:t>
            </w:r>
          </w:p>
        </w:tc>
        <w:tc>
          <w:tcPr>
            <w:tcW w:w="3150" w:type="dxa"/>
          </w:tcPr>
          <w:p w:rsidR="00F550B6" w:rsidRDefault="00F550B6" w:rsidP="00DA4E13">
            <w:pPr>
              <w:keepNext/>
              <w:keepLines/>
              <w:spacing w:line="276" w:lineRule="auto"/>
            </w:pPr>
            <w:r>
              <w:t>{60 days, 150 days}</w:t>
            </w:r>
          </w:p>
        </w:tc>
      </w:tr>
      <w:tr w:rsidR="00F550B6" w:rsidTr="00DB42D2">
        <w:trPr>
          <w:cantSplit/>
        </w:trPr>
        <w:tc>
          <w:tcPr>
            <w:tcW w:w="6115" w:type="dxa"/>
          </w:tcPr>
          <w:p w:rsidR="00F550B6" w:rsidRPr="003E0761" w:rsidRDefault="00F550B6" w:rsidP="00DA4E13">
            <w:pPr>
              <w:keepNext/>
              <w:keepLines/>
              <w:spacing w:line="276" w:lineRule="auto"/>
            </w:pPr>
            <w:r>
              <w:t># of IPV doses given to children born after OPV2 cessation (N</w:t>
            </w:r>
            <w:r>
              <w:rPr>
                <w:vertAlign w:val="subscript"/>
              </w:rPr>
              <w:t>IPV</w:t>
            </w:r>
            <w:r>
              <w:t>)</w:t>
            </w:r>
          </w:p>
        </w:tc>
        <w:tc>
          <w:tcPr>
            <w:tcW w:w="3150" w:type="dxa"/>
          </w:tcPr>
          <w:p w:rsidR="00F550B6" w:rsidRDefault="00F550B6" w:rsidP="00DA4E13">
            <w:pPr>
              <w:keepNext/>
              <w:keepLines/>
              <w:spacing w:line="276" w:lineRule="auto"/>
            </w:pPr>
            <w:r>
              <w:t>{0, 1}</w:t>
            </w:r>
          </w:p>
        </w:tc>
      </w:tr>
      <w:tr w:rsidR="00F550B6" w:rsidTr="00DB42D2">
        <w:trPr>
          <w:cantSplit/>
        </w:trPr>
        <w:tc>
          <w:tcPr>
            <w:tcW w:w="6115" w:type="dxa"/>
          </w:tcPr>
          <w:p w:rsidR="00F550B6" w:rsidRPr="003E0761" w:rsidRDefault="00F550B6" w:rsidP="00DA4E13">
            <w:pPr>
              <w:keepNext/>
              <w:keepLines/>
              <w:spacing w:line="276" w:lineRule="auto"/>
            </w:pPr>
            <w:r>
              <w:t>Distance-dependence of migration rates (</w:t>
            </w:r>
            <w:r>
              <w:rPr>
                <w:i/>
              </w:rPr>
              <w:t>c</w:t>
            </w:r>
            <w:r>
              <w:t>)</w:t>
            </w:r>
          </w:p>
        </w:tc>
        <w:tc>
          <w:tcPr>
            <w:tcW w:w="3150" w:type="dxa"/>
          </w:tcPr>
          <w:p w:rsidR="00F550B6" w:rsidRPr="000235C2" w:rsidRDefault="00F550B6" w:rsidP="00DA4E13">
            <w:pPr>
              <w:keepNext/>
              <w:keepLines/>
              <w:spacing w:line="276" w:lineRule="auto"/>
            </w:pPr>
            <w:r>
              <w:t>{-1, -2} (1/d, 1/d</w:t>
            </w:r>
            <w:r>
              <w:rPr>
                <w:vertAlign w:val="superscript"/>
              </w:rPr>
              <w:t>2</w:t>
            </w:r>
            <w:r>
              <w:t>)</w:t>
            </w:r>
          </w:p>
        </w:tc>
      </w:tr>
      <w:tr w:rsidR="00F550B6" w:rsidTr="00DB42D2">
        <w:trPr>
          <w:cantSplit/>
        </w:trPr>
        <w:tc>
          <w:tcPr>
            <w:tcW w:w="6115" w:type="dxa"/>
          </w:tcPr>
          <w:p w:rsidR="00F550B6" w:rsidRDefault="00F550B6" w:rsidP="00DA4E13">
            <w:pPr>
              <w:keepNext/>
              <w:keepLines/>
              <w:spacing w:line="276" w:lineRule="auto"/>
            </w:pPr>
            <w:r>
              <w:t xml:space="preserve">Population immunity in cohort of children born before OPV2 cessation </w:t>
            </w:r>
          </w:p>
        </w:tc>
        <w:tc>
          <w:tcPr>
            <w:tcW w:w="3150" w:type="dxa"/>
          </w:tcPr>
          <w:p w:rsidR="00F550B6" w:rsidRDefault="00F550B6" w:rsidP="00DA4E13">
            <w:pPr>
              <w:keepNext/>
              <w:keepLines/>
              <w:spacing w:line="276" w:lineRule="auto"/>
            </w:pPr>
            <w:r>
              <w:t>Induced by three OPV campaigns at 80% coverage and 50% take (moderate immunity), or three OPV campaigns at 100% coverage and 100% take (high immunity)</w:t>
            </w:r>
          </w:p>
        </w:tc>
      </w:tr>
    </w:tbl>
    <w:p w:rsidR="00F550B6" w:rsidRDefault="00F550B6" w:rsidP="00D74C03">
      <w:pPr>
        <w:spacing w:line="480" w:lineRule="auto"/>
      </w:pPr>
    </w:p>
    <w:p w:rsidR="00F550B6" w:rsidRPr="008A0C96" w:rsidRDefault="00F550B6" w:rsidP="00D74C03">
      <w:pPr>
        <w:spacing w:line="480" w:lineRule="auto"/>
      </w:pPr>
      <w:r>
        <w:rPr>
          <w:b/>
        </w:rPr>
        <w:t>Post-cessation simulations</w:t>
      </w:r>
    </w:p>
    <w:p w:rsidR="00F550B6" w:rsidRPr="00F550B6" w:rsidRDefault="00F550B6" w:rsidP="00D74C03">
      <w:pPr>
        <w:spacing w:line="480" w:lineRule="auto"/>
      </w:pPr>
      <w:r>
        <w:t xml:space="preserve">A Separatrix algorithm </w:t>
      </w:r>
      <w:r>
        <w:fldChar w:fldCharType="begin" w:fldLock="1"/>
      </w:r>
      <w:r w:rsidR="00276619">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6]", "plainTextFormattedCitation" : "[16]", "previouslyFormattedCitation" : "(16)" }, "properties" : { "noteIndex" : 0 }, "schema" : "https://github.com/citation-style-language/schema/raw/master/csl-citation.json" }</w:instrText>
      </w:r>
      <w:r>
        <w:fldChar w:fldCharType="separate"/>
      </w:r>
      <w:r w:rsidR="00276619" w:rsidRPr="00276619">
        <w:rPr>
          <w:noProof/>
        </w:rPr>
        <w:t>[16]</w:t>
      </w:r>
      <w:r>
        <w:fldChar w:fldCharType="end"/>
      </w:r>
      <w:r>
        <w:t xml:space="preserve"> is used to explore the risk of OPV2 survival in the outbreak response described above, as a function of the time since cessation and the mean per-person per-day migration rate. A new circulating lineage is considered to have arisen whenever there are individuals infected with the virus, outside of the original response region, nine months after the outbreak response. The algorithm is terminated after only two rounds; a first round in which 500 samples are cast throughout </w:t>
      </w:r>
      <w:r>
        <w:lastRenderedPageBreak/>
        <w:t xml:space="preserve">the 2D space, and a second in which 500 additional points are targeted to map the contour in parameter space that produces a 50% probability of this outcome.  </w:t>
      </w:r>
    </w:p>
    <w:p w:rsidR="004E55E5" w:rsidRPr="009A7855" w:rsidRDefault="00F44B6B" w:rsidP="00D74C03">
      <w:pPr>
        <w:spacing w:line="480" w:lineRule="auto"/>
        <w:rPr>
          <w:b/>
          <w:sz w:val="28"/>
        </w:rPr>
      </w:pPr>
      <w:r w:rsidRPr="009A7855">
        <w:rPr>
          <w:b/>
          <w:sz w:val="28"/>
        </w:rPr>
        <w:t>Results</w:t>
      </w:r>
    </w:p>
    <w:p w:rsidR="003E0761" w:rsidRDefault="004A689C" w:rsidP="00D74C03">
      <w:pPr>
        <w:spacing w:line="480" w:lineRule="auto"/>
      </w:pPr>
      <w:r>
        <w:rPr>
          <w:highlight w:val="yellow"/>
        </w:rPr>
        <w:fldChar w:fldCharType="begin"/>
      </w:r>
      <w:r>
        <w:instrText xml:space="preserve"> REF _Ref458507029 \h </w:instrText>
      </w:r>
      <w:r w:rsidR="00D74C03">
        <w:rPr>
          <w:highlight w:val="yellow"/>
        </w:rPr>
        <w:instrText xml:space="preserve"> \* MERGEFORMAT </w:instrText>
      </w:r>
      <w:r>
        <w:rPr>
          <w:highlight w:val="yellow"/>
        </w:rPr>
      </w:r>
      <w:r>
        <w:rPr>
          <w:highlight w:val="yellow"/>
        </w:rPr>
        <w:fldChar w:fldCharType="separate"/>
      </w:r>
      <w:r w:rsidR="00BF0472">
        <w:t xml:space="preserve">Figure </w:t>
      </w:r>
      <w:r w:rsidR="00BF0472">
        <w:rPr>
          <w:noProof/>
        </w:rPr>
        <w:t>1</w:t>
      </w:r>
      <w:r>
        <w:rPr>
          <w:highlight w:val="yellow"/>
        </w:rPr>
        <w:fldChar w:fldCharType="end"/>
      </w:r>
      <w:r>
        <w:t xml:space="preserve"> </w:t>
      </w:r>
      <w:r w:rsidR="008657DE">
        <w:t xml:space="preserve">presents the </w:t>
      </w:r>
      <w:r w:rsidR="003E0761">
        <w:t>output of a single run of the Separatrix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w:t>
      </w:r>
      <w:r w:rsidR="001D1E40">
        <w:t>see Table 1</w:t>
      </w:r>
      <w:r w:rsidR="00B7354E">
        <w:t xml:space="preserve"> </w:t>
      </w:r>
      <w:r w:rsidR="001D1E40">
        <w:t xml:space="preserve">for definition </w:t>
      </w:r>
      <w:r w:rsidR="00B7354E">
        <w:t>of symbols)</w:t>
      </w:r>
      <w:r w:rsidR="003E0761">
        <w:t>.</w:t>
      </w:r>
      <w:r w:rsidR="00CB1E5B">
        <w:t xml:space="preserve"> </w:t>
      </w:r>
      <w:r w:rsidR="0002746B">
        <w:t>Figures 1-</w:t>
      </w:r>
      <w:r w:rsidR="004B5C97">
        <w:t>3</w:t>
      </w:r>
      <w:r w:rsidR="0002746B">
        <w:t xml:space="preserve"> all present comparisons at the moderate immunity profile </w:t>
      </w:r>
      <w:r w:rsidR="00131612">
        <w:t>(defined in</w:t>
      </w:r>
      <w:r w:rsidR="001D1E40">
        <w:t xml:space="preserve"> Table 1</w:t>
      </w:r>
      <w:r w:rsidR="00131612">
        <w:t xml:space="preserve">) </w:t>
      </w:r>
      <w:r w:rsidR="0002746B">
        <w:t xml:space="preserve">in the pre-cessation birth cohort. </w:t>
      </w:r>
      <w:r w:rsidR="003E0761">
        <w:t xml:space="preserve">The color surface shows the imputed risk throughout </w:t>
      </w:r>
      <w:r w:rsidR="006C2693">
        <w:t>a 2D</w:t>
      </w:r>
      <w:r w:rsidR="003E0761">
        <w:t xml:space="preserve"> space of mean migratio</w:t>
      </w:r>
      <w:r w:rsidR="00E71EC5">
        <w:t>n rate and time since cessation</w:t>
      </w:r>
      <w:r w:rsidR="003E0761">
        <w:t>; the gray crosses</w:t>
      </w:r>
      <w:r w:rsidR="003003E0">
        <w:t xml:space="preserve"> and circles indicate</w:t>
      </w:r>
      <w:r w:rsidR="003E0761">
        <w:t xml:space="preserve"> simulations </w:t>
      </w:r>
      <w:r w:rsidR="00E71EC5">
        <w:t>in which a new lineage</w:t>
      </w:r>
      <w:r w:rsidR="003003E0">
        <w:t xml:space="preserve"> succeeds or fails, respectively, to establish long-term circulation</w:t>
      </w:r>
      <w:r w:rsidR="00516BE8">
        <w:t xml:space="preserve"> (defined for the purposes of this study as continued viral transmission, outside of the response provinces, 9 months after the outbreak response);</w:t>
      </w:r>
      <w:r w:rsidR="00E71EC5">
        <w:t xml:space="preserve"> </w:t>
      </w:r>
      <w:r w:rsidR="003E0761">
        <w:t xml:space="preserve">the </w:t>
      </w:r>
      <w:r w:rsidR="00FA3F22">
        <w:t>thin black dashed</w:t>
      </w:r>
      <w:r w:rsidR="003E0761">
        <w:t xml:space="preserve"> box outlines a space of migration rates preferred by a calibration to a previous travelling outbreak of WPV1 in the region (Supplement); and the black line represents the </w:t>
      </w:r>
      <w:r w:rsidR="00E71EC5">
        <w:t xml:space="preserve">50% </w:t>
      </w:r>
      <w:r w:rsidR="003E0761">
        <w:t xml:space="preserve">separatrix line, the imputed </w:t>
      </w:r>
      <w:r w:rsidR="00E71EC5">
        <w:t>contour</w:t>
      </w:r>
      <w:r w:rsidR="003E0761">
        <w:t xml:space="preserve"> in parameter space along which </w:t>
      </w:r>
      <w:r w:rsidR="00E71EC5">
        <w:t xml:space="preserve">the </w:t>
      </w:r>
      <w:r w:rsidR="00FA3F22">
        <w:t xml:space="preserve">VDPV2 </w:t>
      </w:r>
      <w:r w:rsidR="00E71EC5">
        <w:t>risk is</w:t>
      </w:r>
      <w:r w:rsidR="003E0761">
        <w:t xml:space="preserve"> 50%.</w:t>
      </w:r>
      <w:r w:rsidR="00CB1E5B">
        <w:t xml:space="preserve"> </w:t>
      </w:r>
      <w:r w:rsidR="003E0761">
        <w:t>In this scenario, this line indicate</w:t>
      </w:r>
      <w:r w:rsidR="00C73742">
        <w:t>s</w:t>
      </w:r>
      <w:r w:rsidR="000668F0">
        <w:t xml:space="preserve"> that this</w:t>
      </w:r>
      <w:r w:rsidR="003E0761">
        <w:t xml:space="preserve"> risk reaches 50% around 2</w:t>
      </w:r>
      <w:r w:rsidR="0020391B">
        <w:t>·</w:t>
      </w:r>
      <w:r w:rsidR="003E0761">
        <w:t>5-3</w:t>
      </w:r>
      <w:r w:rsidR="0020391B">
        <w:t>·</w:t>
      </w:r>
      <w:r w:rsidR="003E0761">
        <w:t>5 years post-cessation, depending on the migration rate.</w:t>
      </w:r>
      <w:r w:rsidR="00CB1E5B">
        <w:t xml:space="preserve"> </w:t>
      </w:r>
      <w:r w:rsidR="003E0761">
        <w:t xml:space="preserve"> </w:t>
      </w:r>
    </w:p>
    <w:p w:rsidR="004E55E5" w:rsidRPr="004E55E5" w:rsidRDefault="004E55E5" w:rsidP="00D74C03">
      <w:pPr>
        <w:spacing w:line="480" w:lineRule="auto"/>
        <w:rPr>
          <w:b/>
        </w:rPr>
      </w:pPr>
      <w:r>
        <w:rPr>
          <w:b/>
        </w:rPr>
        <w:t>Scenario comparison –dependence of VDPV2 risk on infectivity profile</w:t>
      </w:r>
    </w:p>
    <w:p w:rsidR="00C73742" w:rsidRDefault="00C73742" w:rsidP="00D74C03">
      <w:pPr>
        <w:spacing w:line="480" w:lineRule="auto"/>
      </w:pPr>
      <w:r>
        <w:t xml:space="preserve">It is difficult to </w:t>
      </w:r>
      <w:r w:rsidR="00E71EC5">
        <w:t xml:space="preserve">visually </w:t>
      </w:r>
      <w:r>
        <w:t>compare the full risk surface</w:t>
      </w:r>
      <w:r w:rsidR="00E71EC5">
        <w:t>s of multiple scenarios</w:t>
      </w:r>
      <w:r w:rsidR="004E55E5">
        <w:t xml:space="preserve">, so the 50% separatrix contours derived in different scenarios </w:t>
      </w:r>
      <w:r w:rsidR="00E71EC5">
        <w:t>are used</w:t>
      </w:r>
      <w:r>
        <w:t xml:space="preserve"> to compare the </w:t>
      </w:r>
      <w:r w:rsidR="004E55E5">
        <w:t>relative risks</w:t>
      </w:r>
      <w:r>
        <w:t>.</w:t>
      </w:r>
      <w:r w:rsidR="00CB1E5B">
        <w:t xml:space="preserve"> </w:t>
      </w:r>
      <w:r w:rsidR="004A689C">
        <w:rPr>
          <w:highlight w:val="yellow"/>
        </w:rPr>
        <w:fldChar w:fldCharType="begin"/>
      </w:r>
      <w:r w:rsidR="004A689C">
        <w:instrText xml:space="preserve"> REF _Ref458507038 \h </w:instrText>
      </w:r>
      <w:r w:rsidR="00D74C03">
        <w:rPr>
          <w:highlight w:val="yellow"/>
        </w:rPr>
        <w:instrText xml:space="preserve"> \* MERGEFORMAT </w:instrText>
      </w:r>
      <w:r w:rsidR="004A689C">
        <w:rPr>
          <w:highlight w:val="yellow"/>
        </w:rPr>
      </w:r>
      <w:r w:rsidR="004A689C">
        <w:rPr>
          <w:highlight w:val="yellow"/>
        </w:rPr>
        <w:fldChar w:fldCharType="separate"/>
      </w:r>
      <w:r w:rsidR="00BF0472">
        <w:t xml:space="preserve">Figure </w:t>
      </w:r>
      <w:r w:rsidR="00BF0472">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years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separatrix </w:t>
      </w:r>
      <w:r w:rsidR="009C3C47">
        <w:t>to later times/higher migration rates</w:t>
      </w:r>
      <w:r w:rsidR="009F584D">
        <w:t>.</w:t>
      </w:r>
      <w:r w:rsidR="00CB1E5B">
        <w:t xml:space="preserve"> </w:t>
      </w:r>
    </w:p>
    <w:p w:rsidR="004E55E5" w:rsidRPr="004E55E5" w:rsidRDefault="004E55E5" w:rsidP="00D74C03">
      <w:pPr>
        <w:spacing w:line="480" w:lineRule="auto"/>
        <w:rPr>
          <w:b/>
        </w:rPr>
      </w:pPr>
      <w:r>
        <w:rPr>
          <w:b/>
        </w:rPr>
        <w:lastRenderedPageBreak/>
        <w:t>Scenario comparison – dependence of VDPV2 risk on IPV use in routine immunization post-cessation</w:t>
      </w:r>
    </w:p>
    <w:p w:rsidR="009C3C47" w:rsidRDefault="004A689C" w:rsidP="00D74C03">
      <w:pPr>
        <w:spacing w:line="480" w:lineRule="auto"/>
      </w:pPr>
      <w:r>
        <w:rPr>
          <w:highlight w:val="yellow"/>
        </w:rPr>
        <w:fldChar w:fldCharType="begin"/>
      </w:r>
      <w:r>
        <w:instrText xml:space="preserve"> REF _Ref458507046 \h </w:instrText>
      </w:r>
      <w:r w:rsidR="00D74C03">
        <w:rPr>
          <w:highlight w:val="yellow"/>
        </w:rPr>
        <w:instrText xml:space="preserve"> \* MERGEFORMAT </w:instrText>
      </w:r>
      <w:r>
        <w:rPr>
          <w:highlight w:val="yellow"/>
        </w:rPr>
      </w:r>
      <w:r>
        <w:rPr>
          <w:highlight w:val="yellow"/>
        </w:rPr>
        <w:fldChar w:fldCharType="separate"/>
      </w:r>
      <w:r w:rsidR="00BF0472">
        <w:t xml:space="preserve">Figure </w:t>
      </w:r>
      <w:r w:rsidR="00BF0472">
        <w:rPr>
          <w:noProof/>
        </w:rPr>
        <w:t>3</w:t>
      </w:r>
      <w:r>
        <w:rPr>
          <w:highlight w:val="yellow"/>
        </w:rPr>
        <w:fldChar w:fldCharType="end"/>
      </w:r>
      <w:r>
        <w:t xml:space="preserve"> </w:t>
      </w:r>
      <w:r w:rsidR="009C3C47">
        <w:t xml:space="preserve">illustrates how the </w:t>
      </w:r>
      <w:r w:rsidR="00BB69AA">
        <w:t>inclusion of</w:t>
      </w:r>
      <w:r w:rsidR="009C3C47">
        <w:t xml:space="preserve"> IPV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8C06D5">
        <w:t>.</w:t>
      </w:r>
      <w:r w:rsidR="00BB69AA">
        <w:t xml:space="preserve"> The c</w:t>
      </w:r>
      <w:r w:rsidR="008C06D5">
        <w:t>overage of routine immunization is assumed to be 80%.</w:t>
      </w:r>
      <w:r w:rsidR="0022327B">
        <w:t xml:space="preserve"> </w:t>
      </w:r>
      <w:r w:rsidR="009802C8">
        <w:t xml:space="preserve"> </w:t>
      </w:r>
      <w:r w:rsidR="008449F6">
        <w:t>While</w:t>
      </w:r>
      <w:r w:rsidR="009802C8">
        <w:t xml:space="preserve"> the</w:t>
      </w:r>
      <w:r w:rsidR="009C3C47">
        <w:t xml:space="preserve"> herd immunity effects of IPV</w:t>
      </w:r>
      <w:r w:rsidR="002002F9">
        <w:t xml:space="preserve"> </w:t>
      </w:r>
      <w:r w:rsidR="009802C8">
        <w:t xml:space="preserve">are </w:t>
      </w:r>
      <w:r w:rsidR="008449F6">
        <w:t>evident in developed nations, where the oral-oral tran</w:t>
      </w:r>
      <w:r w:rsidR="006074C9">
        <w:t xml:space="preserve">smission route likely dominates </w:t>
      </w:r>
      <w:r w:rsidR="008449F6">
        <w:fldChar w:fldCharType="begin" w:fldLock="1"/>
      </w:r>
      <w:r w:rsidR="00276619">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24, 25]", "plainTextFormattedCitation" : "[24, 25]", "previouslyFormattedCitation" : "(24, 25)" }, "properties" : { "noteIndex" : 0 }, "schema" : "https://github.com/citation-style-language/schema/raw/master/csl-citation.json" }</w:instrText>
      </w:r>
      <w:r w:rsidR="008449F6">
        <w:fldChar w:fldCharType="separate"/>
      </w:r>
      <w:r w:rsidR="00276619" w:rsidRPr="00276619">
        <w:rPr>
          <w:noProof/>
        </w:rPr>
        <w:t>[24, 25]</w:t>
      </w:r>
      <w:r w:rsidR="008449F6">
        <w:fldChar w:fldCharType="end"/>
      </w:r>
      <w:r w:rsidR="006074C9">
        <w:t>.</w:t>
      </w:r>
      <w:r w:rsidR="008449F6">
        <w:t xml:space="preserve"> they </w:t>
      </w:r>
      <w:r w:rsidR="002002F9">
        <w:t xml:space="preserve">are </w:t>
      </w:r>
      <w:r w:rsidR="00B22C72">
        <w:t xml:space="preserve">poorly </w:t>
      </w:r>
      <w:r w:rsidR="009802C8">
        <w:t>characterized</w:t>
      </w:r>
      <w:r w:rsidR="002002F9">
        <w:t xml:space="preserve"> </w:t>
      </w:r>
      <w:r w:rsidR="008449F6">
        <w:t>in developing countries where the fecal-oral transmission route dominates</w:t>
      </w:r>
      <w:r w:rsidR="002E5578">
        <w:t xml:space="preserve">. </w:t>
      </w:r>
      <w:r w:rsidR="00B22C72">
        <w:t>At the individual level, r</w:t>
      </w:r>
      <w:r w:rsidR="00BB69AA">
        <w:t>ecent mOPV2 c</w:t>
      </w:r>
      <w:r w:rsidR="002E5578">
        <w:t xml:space="preserve">hallenge studies </w:t>
      </w:r>
      <w:r w:rsidR="00BB69AA">
        <w:t xml:space="preserve">comparing </w:t>
      </w:r>
      <w:r w:rsidR="00B22C72">
        <w:t xml:space="preserve">a variety of mixed IPV-bOPV schedules have found that mixed IPV-bOPV schedules provide </w:t>
      </w:r>
      <w:r w:rsidR="009802C8">
        <w:t xml:space="preserve">heterotypic </w:t>
      </w:r>
      <w:r w:rsidR="00052844">
        <w:t xml:space="preserve">mucosal </w:t>
      </w:r>
      <w:r w:rsidR="00B22C72">
        <w:t>immunity</w:t>
      </w:r>
      <w:r w:rsidR="009802C8">
        <w:t xml:space="preserve"> to Type 2</w:t>
      </w:r>
      <w:r w:rsidR="00B22C72">
        <w:t xml:space="preserve"> </w:t>
      </w:r>
      <w:r w:rsidR="00052844">
        <w:t xml:space="preserve">that </w:t>
      </w:r>
      <w:r w:rsidR="009802C8">
        <w:t>appears</w:t>
      </w:r>
      <w:r w:rsidR="00052844">
        <w:t xml:space="preserve"> superior </w:t>
      </w:r>
      <w:r w:rsidR="00B22C72">
        <w:t xml:space="preserve">to bOPV </w:t>
      </w:r>
      <w:r w:rsidR="009802C8">
        <w:t xml:space="preserve">or IPV </w:t>
      </w:r>
      <w:r w:rsidR="00B22C72">
        <w:t>alone</w:t>
      </w:r>
      <w:r w:rsidR="00052844">
        <w:t xml:space="preserve"> but inferior to mOPV2 or tOPV</w:t>
      </w:r>
      <w:r w:rsidR="006074C9">
        <w:t xml:space="preserve"> </w:t>
      </w:r>
      <w:r w:rsidR="00052844">
        <w:fldChar w:fldCharType="begin" w:fldLock="1"/>
      </w:r>
      <w:r w:rsidR="00276619">
        <w:instrText>ADDIN CSL_CITATION { "citationItems" : [ { "id" : "ITEM-1",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1",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2",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2",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mendeley" : { "formattedCitation" : "[18, 19]", "plainTextFormattedCitation" : "[18, 19]", "previouslyFormattedCitation" : "(18, 19)" }, "properties" : { "noteIndex" : 0 }, "schema" : "https://github.com/citation-style-language/schema/raw/master/csl-citation.json" }</w:instrText>
      </w:r>
      <w:r w:rsidR="00052844">
        <w:fldChar w:fldCharType="separate"/>
      </w:r>
      <w:r w:rsidR="00276619" w:rsidRPr="00276619">
        <w:rPr>
          <w:noProof/>
        </w:rPr>
        <w:t>[18, 19]</w:t>
      </w:r>
      <w:r w:rsidR="00052844">
        <w:fldChar w:fldCharType="end"/>
      </w:r>
      <w:r w:rsidR="006074C9">
        <w:t>.</w:t>
      </w:r>
      <w:r w:rsidR="009802C8">
        <w:t xml:space="preserve"> </w:t>
      </w:r>
      <w:r w:rsidR="00565135">
        <w:t>It is not immediately apparent from literature w</w:t>
      </w:r>
      <w:r w:rsidR="009802C8">
        <w:t>hether</w:t>
      </w:r>
      <w:r w:rsidR="00052844">
        <w:t xml:space="preserve"> additional IPV doses beyond the first</w:t>
      </w:r>
      <w:r w:rsidR="009802C8">
        <w:t xml:space="preserve"> induce a dose-dependent increase in this heterotypic immunity</w:t>
      </w:r>
      <w:r w:rsidR="00565135">
        <w:t>, or whether this incremental effect depends on the ordering of bOPV and IPV in the schedule</w:t>
      </w:r>
      <w:r w:rsidR="006074C9">
        <w:t xml:space="preserve"> </w:t>
      </w:r>
      <w:r w:rsidR="00052844">
        <w:fldChar w:fldCharType="begin" w:fldLock="1"/>
      </w:r>
      <w:r w:rsidR="00276619">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18, 19]", "plainTextFormattedCitation" : "[18, 19]", "previouslyFormattedCitation" : "(18, 19)" }, "properties" : { "noteIndex" : 0 }, "schema" : "https://github.com/citation-style-language/schema/raw/master/csl-citation.json" }</w:instrText>
      </w:r>
      <w:r w:rsidR="00052844">
        <w:fldChar w:fldCharType="separate"/>
      </w:r>
      <w:r w:rsidR="00276619" w:rsidRPr="00276619">
        <w:rPr>
          <w:noProof/>
        </w:rPr>
        <w:t>[18, 19]</w:t>
      </w:r>
      <w:r w:rsidR="00052844">
        <w:fldChar w:fldCharType="end"/>
      </w:r>
      <w:r w:rsidR="006074C9">
        <w:t>.</w:t>
      </w:r>
      <w:r w:rsidR="009802C8">
        <w:t xml:space="preserve"> The observed</w:t>
      </w:r>
      <w:r w:rsidR="00052844">
        <w:t xml:space="preserve"> induced immunity </w:t>
      </w:r>
      <w:r w:rsidR="00565135">
        <w:t>reduces</w:t>
      </w:r>
      <w:r w:rsidR="00052844">
        <w:t xml:space="preserve"> both </w:t>
      </w:r>
      <w:r w:rsidR="009802C8">
        <w:t xml:space="preserve">the probability of </w:t>
      </w:r>
      <w:r w:rsidR="00052844">
        <w:t>acquisition upon mOPV2 challenge and the duration and amount</w:t>
      </w:r>
      <w:r w:rsidR="009802C8">
        <w:t xml:space="preserve"> of Sabin 2 shedding in stool. </w:t>
      </w:r>
      <w:r w:rsidR="00565135">
        <w:t>At the population scale</w:t>
      </w:r>
      <w:r w:rsidR="00052844">
        <w:t xml:space="preserve">, it </w:t>
      </w:r>
      <w:r w:rsidR="002E5578">
        <w:t xml:space="preserve">is </w:t>
      </w:r>
      <w:r w:rsidR="00E71EC5">
        <w:t>unclear</w:t>
      </w:r>
      <w:r w:rsidR="00052844">
        <w:t xml:space="preserve"> how this reduction in acquisition at challenge doses </w:t>
      </w:r>
      <w:r w:rsidR="00E71EC5">
        <w:t>translates to</w:t>
      </w:r>
      <w:r w:rsidR="002E5578">
        <w:t xml:space="preserve"> </w:t>
      </w:r>
      <w:r w:rsidR="00052844">
        <w:t xml:space="preserve">protection at natural exposure levels, and how the reduction in shedding </w:t>
      </w:r>
      <w:r w:rsidR="00565135">
        <w:t>translates to reduced</w:t>
      </w:r>
      <w:r w:rsidR="00052844">
        <w:t xml:space="preserve"> infectiousness</w:t>
      </w:r>
      <w:r w:rsidR="002E5578">
        <w:t xml:space="preserve"> in close-contact and community settings</w:t>
      </w:r>
      <w:r w:rsidR="00042C1F">
        <w:t xml:space="preserve"> in regions of poor sanitation</w:t>
      </w:r>
      <w:r w:rsidR="006074C9">
        <w:t xml:space="preserve"> </w:t>
      </w:r>
      <w:r w:rsidR="00042C1F">
        <w:fldChar w:fldCharType="begin" w:fldLock="1"/>
      </w:r>
      <w:r w:rsidR="00276619">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17, 26]", "plainTextFormattedCitation" : "[17, 26]", "previouslyFormattedCitation" : "(17, 26)" }, "properties" : { "noteIndex" : 0 }, "schema" : "https://github.com/citation-style-language/schema/raw/master/csl-citation.json" }</w:instrText>
      </w:r>
      <w:r w:rsidR="00042C1F">
        <w:fldChar w:fldCharType="separate"/>
      </w:r>
      <w:r w:rsidR="00276619" w:rsidRPr="00276619">
        <w:rPr>
          <w:noProof/>
        </w:rPr>
        <w:t>[17, 26]</w:t>
      </w:r>
      <w:r w:rsidR="00042C1F">
        <w:fldChar w:fldCharType="end"/>
      </w:r>
      <w:r w:rsidR="006074C9">
        <w:t>.</w:t>
      </w:r>
      <w:r w:rsidR="002E5578">
        <w:t xml:space="preserve"> I</w:t>
      </w:r>
      <w:r w:rsidR="0022327B">
        <w:t xml:space="preserve">n this </w:t>
      </w:r>
      <w:r w:rsidR="00565135">
        <w:t>model</w:t>
      </w:r>
      <w:r w:rsidR="00E71EC5">
        <w:t>,</w:t>
      </w:r>
      <w:r w:rsidR="002002F9">
        <w:t xml:space="preserve"> </w:t>
      </w:r>
      <w:r w:rsidR="00565135">
        <w:t xml:space="preserve">it is assumed that </w:t>
      </w:r>
      <w:r w:rsidR="00052844">
        <w:t xml:space="preserve">children born post-cessation </w:t>
      </w:r>
      <w:r w:rsidR="00565135">
        <w:t>will</w:t>
      </w:r>
      <w:r w:rsidR="00052844">
        <w:t xml:space="preserve"> be bOPV-exposed, and </w:t>
      </w:r>
      <w:r w:rsidR="00565135">
        <w:t xml:space="preserve">that a dose of IPV in RI will confer some degree of heterotypic protection – a </w:t>
      </w:r>
      <w:r w:rsidR="002002F9">
        <w:t xml:space="preserve">10% reduction in the recipient’s effective exposure and a 10% reduction in </w:t>
      </w:r>
      <w:r w:rsidR="00565135">
        <w:t xml:space="preserve">a </w:t>
      </w:r>
      <w:r w:rsidR="002002F9">
        <w:t>recipient’s on</w:t>
      </w:r>
      <w:r w:rsidR="00E71EC5">
        <w:t xml:space="preserve">ward infectivity </w:t>
      </w:r>
      <w:r w:rsidR="00565135">
        <w:t>are assumed; given the uncertainties around incremental effects of additional doses, a 2xIPV RI schedule is not compared here</w:t>
      </w:r>
      <w:r w:rsidR="00183817">
        <w:t xml:space="preserve">.  </w:t>
      </w:r>
      <w:r w:rsidR="00565135">
        <w:t>In the model, the</w:t>
      </w:r>
      <w:r w:rsidR="00183817">
        <w:t xml:space="preserve"> IPV distributed during outbreak response will have similar effects on the OPV</w:t>
      </w:r>
      <w:r w:rsidR="00565135">
        <w:t>2</w:t>
      </w:r>
      <w:r w:rsidR="00183817">
        <w:t>-naïve, but induce a boosting response in the OPV</w:t>
      </w:r>
      <w:r w:rsidR="00565135">
        <w:t>2</w:t>
      </w:r>
      <w:r w:rsidR="00183817">
        <w:t>-exposed</w:t>
      </w:r>
      <w:r w:rsidR="00E71EC5">
        <w:t xml:space="preserve">. </w:t>
      </w:r>
      <w:r w:rsidR="0022327B">
        <w:t xml:space="preserve">Under these assumptions about </w:t>
      </w:r>
      <w:r w:rsidR="00183817">
        <w:t>bOPV+IPV</w:t>
      </w:r>
      <w:r w:rsidR="0022327B">
        <w:t xml:space="preserve"> immunization, </w:t>
      </w:r>
      <w:r>
        <w:rPr>
          <w:highlight w:val="yellow"/>
        </w:rPr>
        <w:fldChar w:fldCharType="begin"/>
      </w:r>
      <w:r>
        <w:instrText xml:space="preserve"> REF _Ref458507046 \h </w:instrText>
      </w:r>
      <w:r w:rsidR="00D74C03">
        <w:rPr>
          <w:highlight w:val="yellow"/>
        </w:rPr>
        <w:instrText xml:space="preserve"> \* MERGEFORMAT </w:instrText>
      </w:r>
      <w:r>
        <w:rPr>
          <w:highlight w:val="yellow"/>
        </w:rPr>
      </w:r>
      <w:r>
        <w:rPr>
          <w:highlight w:val="yellow"/>
        </w:rPr>
        <w:fldChar w:fldCharType="separate"/>
      </w:r>
      <w:r w:rsidR="00BF0472">
        <w:t xml:space="preserve">Figure </w:t>
      </w:r>
      <w:r w:rsidR="00BF0472">
        <w:rPr>
          <w:noProof/>
        </w:rPr>
        <w:t>3</w:t>
      </w:r>
      <w:r>
        <w:rPr>
          <w:highlight w:val="yellow"/>
        </w:rPr>
        <w:fldChar w:fldCharType="end"/>
      </w:r>
      <w:r>
        <w:t xml:space="preserve"> </w:t>
      </w:r>
      <w:r w:rsidR="0022327B">
        <w:t xml:space="preserve">shows that </w:t>
      </w:r>
      <w:r w:rsidR="00E102E2">
        <w:t xml:space="preserve">even the limited mucosal protection that </w:t>
      </w:r>
      <w:r w:rsidR="00183817">
        <w:t>a</w:t>
      </w:r>
      <w:r w:rsidR="0022327B">
        <w:t xml:space="preserve"> dose </w:t>
      </w:r>
      <w:r w:rsidR="00183817">
        <w:t xml:space="preserve">of IPV in RI </w:t>
      </w:r>
      <w:r w:rsidR="00E102E2">
        <w:t>provides can substantially mitigate</w:t>
      </w:r>
      <w:r w:rsidR="0022327B">
        <w:t xml:space="preserve"> </w:t>
      </w:r>
      <w:r w:rsidR="0020391B">
        <w:t>OPV2</w:t>
      </w:r>
      <w:r w:rsidR="0022327B">
        <w:t xml:space="preserve"> survival</w:t>
      </w:r>
      <w:r w:rsidR="00E102E2">
        <w:t xml:space="preserve"> if the reverted Sabin R</w:t>
      </w:r>
      <w:r w:rsidR="00E102E2">
        <w:rPr>
          <w:vertAlign w:val="subscript"/>
        </w:rPr>
        <w:t>0</w:t>
      </w:r>
      <w:r w:rsidR="00565135">
        <w:rPr>
          <w:vertAlign w:val="subscript"/>
        </w:rPr>
        <w:t>,f</w:t>
      </w:r>
      <w:r w:rsidR="00E102E2">
        <w:rPr>
          <w:vertAlign w:val="subscript"/>
        </w:rPr>
        <w:t xml:space="preserve"> </w:t>
      </w:r>
      <w:r w:rsidR="00E102E2">
        <w:t>is low, but</w:t>
      </w:r>
      <w:r w:rsidR="00565135">
        <w:t xml:space="preserve"> </w:t>
      </w:r>
      <w:r w:rsidR="00E102E2">
        <w:t>this mitigating effect declines as R</w:t>
      </w:r>
      <w:r w:rsidR="00E102E2">
        <w:rPr>
          <w:vertAlign w:val="subscript"/>
        </w:rPr>
        <w:t>0,f</w:t>
      </w:r>
      <w:r w:rsidR="00E102E2">
        <w:t xml:space="preserve"> increases. </w:t>
      </w:r>
    </w:p>
    <w:p w:rsidR="004E55E5" w:rsidRPr="004E55E5" w:rsidRDefault="004E55E5" w:rsidP="00D74C03">
      <w:pPr>
        <w:spacing w:line="480" w:lineRule="auto"/>
        <w:rPr>
          <w:b/>
        </w:rPr>
      </w:pPr>
      <w:r>
        <w:rPr>
          <w:b/>
        </w:rPr>
        <w:lastRenderedPageBreak/>
        <w:t>Scenario comparison – dependence of VDPV2 risk on immunity profile at OPV2 cessation</w:t>
      </w:r>
    </w:p>
    <w:p w:rsidR="007F362D" w:rsidRDefault="004A689C" w:rsidP="00D74C03">
      <w:pPr>
        <w:spacing w:line="480" w:lineRule="auto"/>
      </w:pPr>
      <w:r>
        <w:t xml:space="preserve">Finally, </w:t>
      </w:r>
      <w:r w:rsidR="00735904">
        <w:rPr>
          <w:highlight w:val="yellow"/>
        </w:rPr>
        <w:fldChar w:fldCharType="begin"/>
      </w:r>
      <w:r w:rsidR="00735904">
        <w:instrText xml:space="preserve"> REF _Ref459738705 \h </w:instrText>
      </w:r>
      <w:r w:rsidR="00D74C03">
        <w:rPr>
          <w:highlight w:val="yellow"/>
        </w:rPr>
        <w:instrText xml:space="preserve"> \* MERGEFORMAT </w:instrText>
      </w:r>
      <w:r w:rsidR="00735904">
        <w:rPr>
          <w:highlight w:val="yellow"/>
        </w:rPr>
      </w:r>
      <w:r w:rsidR="00735904">
        <w:rPr>
          <w:highlight w:val="yellow"/>
        </w:rPr>
        <w:fldChar w:fldCharType="separate"/>
      </w:r>
      <w:r w:rsidR="00BF0472">
        <w:t xml:space="preserve">Figure </w:t>
      </w:r>
      <w:r w:rsidR="00BF0472">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 xml:space="preserve">increases </w:t>
      </w:r>
      <w:r w:rsidR="000D5EB3">
        <w:t>as R</w:t>
      </w:r>
      <w:r w:rsidR="000D5EB3">
        <w:rPr>
          <w:vertAlign w:val="subscript"/>
        </w:rPr>
        <w:t>0,f</w:t>
      </w:r>
      <w:r w:rsidR="000D5EB3">
        <w:t xml:space="preserve"> increases,</w:t>
      </w:r>
      <w:r w:rsidR="00735904">
        <w:t xml:space="preserve"> </w:t>
      </w:r>
      <w:r w:rsidR="000D5EB3">
        <w:t xml:space="preserve">as </w:t>
      </w:r>
      <w:r w:rsidR="00735904">
        <w:t xml:space="preserve">the virus is </w:t>
      </w:r>
      <w:r w:rsidR="00D170AE">
        <w:t xml:space="preserve">increasingly </w:t>
      </w:r>
      <w:r w:rsidR="00735904">
        <w:t xml:space="preserve">able to recruit </w:t>
      </w:r>
      <w:r w:rsidR="000D5EB3">
        <w:t xml:space="preserve">the </w:t>
      </w:r>
      <w:r w:rsidR="00735904">
        <w:t xml:space="preserve">partially immune </w:t>
      </w:r>
      <w:r w:rsidR="000D5EB3">
        <w:t xml:space="preserve">older </w:t>
      </w:r>
      <w:r w:rsidR="00735904">
        <w:t>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w:t>
      </w:r>
      <w:r w:rsidR="000D5EB3">
        <w:t xml:space="preserve">against cVDPV2 establishment </w:t>
      </w:r>
      <w:r w:rsidR="00877DE1">
        <w:t>provided by perfect immunity in the older cohort is modest given the extreme nat</w:t>
      </w:r>
      <w:r w:rsidR="000D5EB3">
        <w:t>ure of this assumption, as the naïve cohort of children born post-cessation eventually grows sufficiently large to sustain transmission.</w:t>
      </w:r>
      <w:r w:rsidR="004E55E5">
        <w:t xml:space="preserve">  </w:t>
      </w:r>
    </w:p>
    <w:p w:rsidR="004E55E5" w:rsidRPr="00735904" w:rsidRDefault="004E55E5" w:rsidP="00D74C03">
      <w:pPr>
        <w:spacing w:line="480" w:lineRule="auto"/>
      </w:pPr>
      <w:r>
        <w:t>The other scenario parameters (the distance-dependence in the gravity model of migration, the reversion rate of OPV2 infectivity) are both found to have comparatively small effects on the position of the separatrix line; the figures illustrating the comparisons between these scenarios can be found in the supplemental materials.</w:t>
      </w:r>
    </w:p>
    <w:p w:rsidR="00F44B6B" w:rsidRPr="00F44159" w:rsidRDefault="00F44B6B" w:rsidP="00D74C03">
      <w:pPr>
        <w:spacing w:line="480" w:lineRule="auto"/>
        <w:rPr>
          <w:b/>
          <w:sz w:val="28"/>
        </w:rPr>
      </w:pPr>
      <w:r w:rsidRPr="00F44159">
        <w:rPr>
          <w:b/>
          <w:sz w:val="28"/>
        </w:rPr>
        <w:t>Discussion</w:t>
      </w:r>
    </w:p>
    <w:p w:rsidR="009A723C" w:rsidRDefault="00F44B6B" w:rsidP="00D74C03">
      <w:pPr>
        <w:spacing w:line="480" w:lineRule="auto"/>
      </w:pPr>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 xml:space="preserve">nduce strong </w:t>
      </w:r>
      <w:r w:rsidR="00D201A7">
        <w:t xml:space="preserve">intestinal </w:t>
      </w:r>
      <w:r w:rsidR="009A723C">
        <w:t>mucosal immunity.</w:t>
      </w:r>
      <w:r w:rsidR="00CB1E5B">
        <w:t xml:space="preserve"> </w:t>
      </w:r>
      <w:r w:rsidR="006460EA">
        <w:t>A</w:t>
      </w:r>
      <w:r w:rsidR="009A723C">
        <w:t xml:space="preserve">ny observed </w:t>
      </w:r>
      <w:r w:rsidR="002973C1">
        <w:t>cVDPV</w:t>
      </w:r>
      <w:r w:rsidR="00D201A7">
        <w:t>2</w:t>
      </w:r>
      <w:r w:rsidR="009A723C">
        <w:t xml:space="preserve"> must be extinguished</w:t>
      </w:r>
      <w:r w:rsidR="00131612">
        <w:t xml:space="preserve">, and OPV2 is the best </w:t>
      </w:r>
      <w:r w:rsidR="00D201A7">
        <w:t xml:space="preserve">currently available </w:t>
      </w:r>
      <w:r w:rsidR="00131612">
        <w:t>tool for doing so</w:t>
      </w:r>
      <w:r w:rsidR="009A723C">
        <w:t>,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D201A7">
        <w:t xml:space="preserve">intestinal </w:t>
      </w:r>
      <w:r w:rsidR="002973C1">
        <w:t xml:space="preserve">mucosal </w:t>
      </w:r>
      <w:r>
        <w:t>immunity.</w:t>
      </w:r>
      <w:r w:rsidR="00CB1E5B">
        <w:t xml:space="preserve"> </w:t>
      </w:r>
      <w:r>
        <w:t xml:space="preserve">While uncertainty in </w:t>
      </w:r>
      <w:r>
        <w:lastRenderedPageBreak/>
        <w:t>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t>
      </w:r>
      <w:r w:rsidR="00D201A7">
        <w:t xml:space="preserve">as currently outlined </w:t>
      </w:r>
      <w:r w:rsidR="009A723C">
        <w:t xml:space="preserve">could potentially </w:t>
      </w:r>
      <w:r w:rsidR="0002746B">
        <w:t xml:space="preserve">create </w:t>
      </w:r>
      <w:r w:rsidR="002973C1">
        <w:t>a cascade of new outbreaks</w:t>
      </w:r>
      <w:r w:rsidR="00C46D03" w:rsidRPr="00C46D03">
        <w:t xml:space="preserve"> </w:t>
      </w:r>
      <w:r w:rsidR="00C46D03">
        <w:t>within 18 months to four years post-cessation</w:t>
      </w:r>
      <w:r w:rsidR="009A723C">
        <w:t>.</w:t>
      </w:r>
    </w:p>
    <w:p w:rsidR="00FC7ED0" w:rsidRDefault="00FD5B6A" w:rsidP="00D74C03">
      <w:pPr>
        <w:spacing w:line="480" w:lineRule="auto"/>
      </w:pPr>
      <w:r>
        <w:t>Once population immunity becomes low enough to support circulation, i</w:t>
      </w:r>
      <w:r w:rsidR="00F74B92">
        <w:t xml:space="preserve">t is unclear whether </w:t>
      </w:r>
      <w:r w:rsidR="002973C1">
        <w:t>this risk</w:t>
      </w:r>
      <w:r>
        <w:t xml:space="preserve"> can be mitigated</w:t>
      </w:r>
      <w:r w:rsidR="007E53D3">
        <w:t xml:space="preserve"> </w:t>
      </w:r>
      <w:r w:rsidR="00F74B92">
        <w:t xml:space="preserve">without </w:t>
      </w:r>
      <w:r w:rsidR="000A0559">
        <w:t>new vaccines that</w:t>
      </w:r>
      <w:r w:rsidR="002973C1">
        <w:t xml:space="preserve"> induce</w:t>
      </w:r>
      <w:r w:rsidR="00F74B92">
        <w:t xml:space="preserve"> mucosal immunity </w:t>
      </w:r>
      <w:r>
        <w:t xml:space="preserve">without transmitting efficiently </w:t>
      </w:r>
      <w:r w:rsidR="00F74B92">
        <w:t xml:space="preserve">or </w:t>
      </w:r>
      <w:r>
        <w:t>reverting to neurovirulence</w:t>
      </w:r>
      <w:r w:rsidR="00F74B92">
        <w:t>.</w:t>
      </w:r>
      <w:r w:rsidR="00CB1E5B">
        <w:t xml:space="preserve"> </w:t>
      </w:r>
      <w:r>
        <w:t>I</w:t>
      </w:r>
      <w:r w:rsidR="00FC7ED0">
        <w:t xml:space="preserve">n the near-term, </w:t>
      </w:r>
      <w:r>
        <w:t>minimizing</w:t>
      </w:r>
      <w:r w:rsidR="00507A04">
        <w:t xml:space="preserve"> the risk of cascading cVDPV2 outbreaks </w:t>
      </w:r>
      <w:r>
        <w:t>requires</w:t>
      </w:r>
      <w:r w:rsidR="00507A04">
        <w:t xml:space="preserve"> strat</w:t>
      </w:r>
      <w:r>
        <w:t>egies that minimize the risk that</w:t>
      </w:r>
      <w:r w:rsidR="00507A04">
        <w:t xml:space="preserve"> OPV2 use will be required at all in the future.</w:t>
      </w:r>
    </w:p>
    <w:p w:rsidR="00D37C40" w:rsidRDefault="00507A04" w:rsidP="00D74C03">
      <w:pPr>
        <w:pStyle w:val="ListParagraph"/>
        <w:numPr>
          <w:ilvl w:val="0"/>
          <w:numId w:val="1"/>
        </w:numPr>
        <w:spacing w:line="480" w:lineRule="auto"/>
      </w:pPr>
      <w:r>
        <w:rPr>
          <w:b/>
        </w:rPr>
        <w:t>S</w:t>
      </w:r>
      <w:r w:rsidR="00FC7ED0" w:rsidRPr="00FC7ED0">
        <w:rPr>
          <w:b/>
        </w:rPr>
        <w:t>trengthen both paralysis-based and environmental poliovirus surveillance</w:t>
      </w:r>
      <w:r w:rsidR="00FC7ED0">
        <w:rPr>
          <w:b/>
        </w:rPr>
        <w:t>.</w:t>
      </w:r>
      <w:r w:rsidR="00CB1E5B">
        <w:t xml:space="preserve"> </w:t>
      </w:r>
      <w:r w:rsidR="00FC7ED0">
        <w:t xml:space="preserve">In the absence of OPV2 use, the emergence of </w:t>
      </w:r>
      <w:r w:rsidR="00231906">
        <w:t>c</w:t>
      </w:r>
      <w:r w:rsidR="00FC7ED0">
        <w:t xml:space="preserve">VDPV2 relies on the </w:t>
      </w:r>
      <w:r w:rsidR="002973C1">
        <w:t>unobserved</w:t>
      </w:r>
      <w:r w:rsidR="00FC7ED0">
        <w:t xml:space="preserve"> survival of lineages seeded </w:t>
      </w:r>
      <w:r w:rsidR="00FD5B6A">
        <w:t xml:space="preserve">before </w:t>
      </w:r>
      <w:r w:rsidR="00FC7ED0">
        <w:t>cessation.</w:t>
      </w:r>
      <w:r w:rsidR="00CB1E5B">
        <w:t xml:space="preserve"> </w:t>
      </w:r>
      <w:r w:rsidR="00FD5B6A">
        <w:t>Detecting and interrupting any</w:t>
      </w:r>
      <w:r>
        <w:t xml:space="preserve"> </w:t>
      </w:r>
      <w:r w:rsidR="00FD5B6A">
        <w:t xml:space="preserve">cVDPV2 lineages currently circulating, </w:t>
      </w:r>
      <w:r>
        <w:t xml:space="preserve">while </w:t>
      </w:r>
      <w:r w:rsidR="00FD5B6A">
        <w:t xml:space="preserve">global </w:t>
      </w:r>
      <w:r>
        <w:t xml:space="preserve">population immunity is high, </w:t>
      </w:r>
      <w:r w:rsidR="00FD5B6A">
        <w:t xml:space="preserve">minimizes </w:t>
      </w:r>
      <w:r>
        <w:t>the risk of cascading cVDP</w:t>
      </w:r>
      <w:r w:rsidR="00FD5B6A">
        <w:t>V2 outbreaks in the future</w:t>
      </w:r>
      <w:r w:rsidR="00AE318F">
        <w:t xml:space="preserve">.  Environmental surveillance </w:t>
      </w:r>
      <w:r w:rsidR="00FD5B6A">
        <w:t>provides the</w:t>
      </w:r>
      <w:r w:rsidR="00AE318F">
        <w:t xml:space="preserve"> ability to </w:t>
      </w:r>
      <w:r w:rsidR="00FD5B6A">
        <w:t>detect poliovirus</w:t>
      </w:r>
      <w:r w:rsidR="00AE318F">
        <w:t xml:space="preserve"> </w:t>
      </w:r>
      <w:r w:rsidR="00FD5B6A">
        <w:t xml:space="preserve">in a population </w:t>
      </w:r>
      <w:r w:rsidR="00AE318F">
        <w:t xml:space="preserve">in the absence of paralytic cases, and could be used to track </w:t>
      </w:r>
      <w:r w:rsidR="00FD5B6A">
        <w:t>Sabin 2 survival</w:t>
      </w:r>
      <w:r w:rsidR="00AE318F">
        <w:t xml:space="preserve"> in the near-term to identify places of concern early. </w:t>
      </w:r>
    </w:p>
    <w:p w:rsidR="003B1297" w:rsidRDefault="00507A04" w:rsidP="00D74C03">
      <w:pPr>
        <w:pStyle w:val="ListParagraph"/>
        <w:numPr>
          <w:ilvl w:val="0"/>
          <w:numId w:val="1"/>
        </w:numPr>
        <w:spacing w:line="480" w:lineRule="auto"/>
      </w:pPr>
      <w:r>
        <w:rPr>
          <w:b/>
        </w:rPr>
        <w:t>Aggressive</w:t>
      </w:r>
      <w:r w:rsidR="00941AD1">
        <w:rPr>
          <w:b/>
        </w:rPr>
        <w:t xml:space="preserve"> o</w:t>
      </w:r>
      <w:r w:rsidR="00FC7ED0">
        <w:rPr>
          <w:b/>
        </w:rPr>
        <w:t>utbreak re</w:t>
      </w:r>
      <w:r w:rsidR="002973C1">
        <w:rPr>
          <w:b/>
        </w:rPr>
        <w:t>sponse</w:t>
      </w:r>
      <w:r w:rsidR="00941AD1">
        <w:rPr>
          <w:b/>
        </w:rPr>
        <w:t xml:space="preserve"> in the near-term</w:t>
      </w:r>
      <w:r w:rsidR="00FC7ED0">
        <w:rPr>
          <w:b/>
        </w:rPr>
        <w:t>.</w:t>
      </w:r>
      <w:r w:rsidR="00CB1E5B">
        <w:rPr>
          <w:b/>
        </w:rPr>
        <w:t xml:space="preserve"> </w:t>
      </w:r>
      <w:r>
        <w:t>The e</w:t>
      </w:r>
      <w:r w:rsidR="00FC7ED0">
        <w:t>merge</w:t>
      </w:r>
      <w:r w:rsidR="00495242">
        <w:t>nce of VDPV2 in the near-term will be</w:t>
      </w:r>
      <w:r w:rsidR="00FC7ED0">
        <w:t xml:space="preserve"> an effective indicator of </w:t>
      </w:r>
      <w:r w:rsidR="0001675C">
        <w:t>locally low population immunity in a world in which immunity remains</w:t>
      </w:r>
      <w:r w:rsidR="00FC7ED0">
        <w:t xml:space="preserve"> high.</w:t>
      </w:r>
      <w:r w:rsidR="00CB1E5B">
        <w:t xml:space="preserve"> </w:t>
      </w:r>
      <w:r w:rsidR="0001675C">
        <w:t>Near-term</w:t>
      </w:r>
      <w:r w:rsidR="00FC7ED0">
        <w:t xml:space="preserve"> OPV2 </w:t>
      </w:r>
      <w:r w:rsidR="0001675C">
        <w:t xml:space="preserve">use </w:t>
      </w:r>
      <w:r w:rsidR="00FC7ED0">
        <w:t xml:space="preserve">does not present substantially more risk than did its use immediately pre-cessation. </w:t>
      </w:r>
      <w:r w:rsidR="00D57D11">
        <w:t>Widespread cVDPV</w:t>
      </w:r>
      <w:r w:rsidR="000A0559">
        <w:t>2</w:t>
      </w:r>
      <w:r w:rsidR="00D57D11">
        <w:t xml:space="preserve"> circulatio</w:t>
      </w:r>
      <w:r w:rsidR="00E26F86">
        <w:t xml:space="preserve">n has been observed in the past </w:t>
      </w:r>
      <w:r w:rsidR="00D57D11">
        <w:fldChar w:fldCharType="begin" w:fldLock="1"/>
      </w:r>
      <w:r w:rsidR="00276619">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27, 28]", "plainTextFormattedCitation" : "[27, 28]", "previouslyFormattedCitation" : "(27, 28)" }, "properties" : { "noteIndex" : 0 }, "schema" : "https://github.com/citation-style-language/schema/raw/master/csl-citation.json" }</w:instrText>
      </w:r>
      <w:r w:rsidR="00D57D11">
        <w:fldChar w:fldCharType="separate"/>
      </w:r>
      <w:r w:rsidR="00276619" w:rsidRPr="00276619">
        <w:rPr>
          <w:noProof/>
        </w:rPr>
        <w:t>[27, 28]</w:t>
      </w:r>
      <w:r w:rsidR="00D57D11">
        <w:fldChar w:fldCharType="end"/>
      </w:r>
      <w:r w:rsidR="00E26F86">
        <w:t>,</w:t>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geographically </w:t>
      </w:r>
      <w:r w:rsidR="00D201A7">
        <w:t>broad</w:t>
      </w:r>
      <w:r w:rsidR="003B1297">
        <w:t xml:space="preserve">,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t xml:space="preserve">It may be </w:t>
      </w:r>
      <w:r>
        <w:lastRenderedPageBreak/>
        <w:t>advantageous to heighten surveillance</w:t>
      </w:r>
      <w:r w:rsidR="00976618">
        <w:t xml:space="preserve"> </w:t>
      </w:r>
      <w:r>
        <w:t>in</w:t>
      </w:r>
      <w:r w:rsidR="003B1297">
        <w:t xml:space="preserve"> </w:t>
      </w:r>
      <w:r w:rsidR="00D57D11">
        <w:t>neighboring districts or countries</w:t>
      </w:r>
      <w:r w:rsidR="003B1297">
        <w:t xml:space="preserve"> known to have imported poliovirus</w:t>
      </w:r>
      <w:r w:rsidR="0001675C">
        <w:t>es</w:t>
      </w:r>
      <w:r w:rsidR="003B1297">
        <w:t xml:space="preserve"> in the past from the </w:t>
      </w:r>
      <w:r w:rsidR="00D57D11">
        <w:t>emergence</w:t>
      </w:r>
      <w:r w:rsidR="003B1297">
        <w:t xml:space="preserve"> region.</w:t>
      </w:r>
    </w:p>
    <w:p w:rsidR="00FE2117" w:rsidRDefault="00FE2117" w:rsidP="00D74C03">
      <w:pPr>
        <w:pStyle w:val="ListParagraph"/>
        <w:numPr>
          <w:ilvl w:val="0"/>
          <w:numId w:val="1"/>
        </w:numPr>
        <w:spacing w:line="480" w:lineRule="auto"/>
      </w:pPr>
      <w:r>
        <w:rPr>
          <w:b/>
        </w:rPr>
        <w:t xml:space="preserve">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 xml:space="preserve">about IPV-induced </w:t>
      </w:r>
      <w:r w:rsidR="00D201A7">
        <w:t>intestinal mucosal</w:t>
      </w:r>
      <w:r w:rsidR="002973C1">
        <w:t xml:space="preserve"> immunity used in this study</w:t>
      </w:r>
      <w:r>
        <w:t xml:space="preserve">, </w:t>
      </w:r>
      <w:r w:rsidR="002973C1">
        <w:t xml:space="preserve">high-coverage </w:t>
      </w:r>
      <w:r>
        <w:t xml:space="preserve">IPV immunization </w:t>
      </w:r>
      <w:r w:rsidR="00EB35A2">
        <w:t xml:space="preserve">in RI </w:t>
      </w:r>
      <w:r>
        <w:t>c</w:t>
      </w:r>
      <w:r w:rsidR="00EB35A2">
        <w:t>ould</w:t>
      </w:r>
      <w:r>
        <w:t xml:space="preserve"> </w:t>
      </w:r>
      <w:r w:rsidR="002973C1">
        <w:t>mitigate</w:t>
      </w:r>
      <w:r>
        <w:t xml:space="preserve"> the </w:t>
      </w:r>
      <w:r w:rsidR="0020391B">
        <w:t>OPV</w:t>
      </w:r>
      <w:r>
        <w:t>2 survival risk</w:t>
      </w:r>
      <w:r w:rsidR="00EB35A2">
        <w:t xml:space="preserve"> for a short time</w:t>
      </w:r>
      <w:r>
        <w:t>.</w:t>
      </w:r>
      <w:r w:rsidR="00CB1E5B">
        <w:t xml:space="preserve"> </w:t>
      </w:r>
      <w:r>
        <w:t xml:space="preserve">Even </w:t>
      </w:r>
      <w:r w:rsidR="002973C1">
        <w:t>if</w:t>
      </w:r>
      <w:r w:rsidR="00A672AC">
        <w:t xml:space="preserve"> these results overestimate the herd effect of</w:t>
      </w:r>
      <w:r>
        <w:t xml:space="preserve"> </w:t>
      </w:r>
      <w:r w:rsidR="00A672AC">
        <w:t>cross-protection from bOPV+</w:t>
      </w:r>
      <w:r>
        <w:t xml:space="preserve">IPV </w:t>
      </w:r>
      <w:r w:rsidR="00A672AC">
        <w:t>exposure in the post-cessation cohort</w:t>
      </w:r>
      <w:r>
        <w:t xml:space="preserve">, </w:t>
      </w:r>
      <w:r w:rsidR="00507A04">
        <w:t xml:space="preserve">scaling up the coverage and number of doses of IPV in RI </w:t>
      </w:r>
      <w:r w:rsidR="00EB35A2">
        <w:t>would provide</w:t>
      </w:r>
      <w:r w:rsidR="00507A04">
        <w:t xml:space="preserve"> valuable </w:t>
      </w:r>
      <w:r>
        <w:t>individual prote</w:t>
      </w:r>
      <w:r w:rsidR="00507A04">
        <w:t>ction against paralysis</w:t>
      </w:r>
      <w:r w:rsidR="002973C1">
        <w:t>,</w:t>
      </w:r>
      <w:r>
        <w:t xml:space="preserve"> reducing </w:t>
      </w:r>
      <w:r w:rsidR="00507A04">
        <w:t>the</w:t>
      </w:r>
      <w:r w:rsidR="002973C1">
        <w:t xml:space="preserve"> </w:t>
      </w:r>
      <w:r>
        <w:t xml:space="preserve">burden </w:t>
      </w:r>
      <w:r w:rsidR="0001675C">
        <w:t>of</w:t>
      </w:r>
      <w:r w:rsidR="002973C1">
        <w:t xml:space="preserve"> VDPV</w:t>
      </w:r>
      <w:r w:rsidR="000A0559">
        <w:t>2</w:t>
      </w:r>
      <w:r w:rsidR="002973C1">
        <w:t xml:space="preserve"> outbreaks or VAPP caused by</w:t>
      </w:r>
      <w:r>
        <w:t xml:space="preserve"> OPV</w:t>
      </w:r>
      <w:r w:rsidR="000A0559">
        <w:t>2</w:t>
      </w:r>
      <w:r>
        <w:t xml:space="preserve"> response.</w:t>
      </w:r>
      <w:r w:rsidR="00CB1E5B">
        <w:t xml:space="preserve"> </w:t>
      </w:r>
    </w:p>
    <w:p w:rsidR="00AE318F" w:rsidRDefault="00AE318F" w:rsidP="00D74C03">
      <w:pPr>
        <w:pStyle w:val="ListParagraph"/>
        <w:numPr>
          <w:ilvl w:val="0"/>
          <w:numId w:val="1"/>
        </w:numPr>
        <w:spacing w:line="480" w:lineRule="auto"/>
      </w:pPr>
      <w:r>
        <w:rPr>
          <w:b/>
        </w:rPr>
        <w:t>IPV in immunization campaigns</w:t>
      </w:r>
      <w:r w:rsidRPr="00AE318F">
        <w:t>.</w:t>
      </w:r>
      <w:r>
        <w:t xml:space="preserve"> A second crucial feature of IPV in the post-cessation world is its ability to boost mucosal immunity against Type 2 in OPV2-exposed children.  While the use of IPV in outbreak response campaigns is already a piece of </w:t>
      </w:r>
      <w:r w:rsidR="0024764B">
        <w:t>the outbreak response protocol</w:t>
      </w:r>
      <w:r>
        <w:t xml:space="preserve">, IPV immunization campaigns targeting both the pre- and post-cessation cohort of children could serve two purposes.  </w:t>
      </w:r>
      <w:r w:rsidR="0001675C">
        <w:t>First,</w:t>
      </w:r>
      <w:r>
        <w:t xml:space="preserve"> filling gaps in routine immunization, which are quite large in much of the developing world. </w:t>
      </w:r>
      <w:r w:rsidR="0001675C">
        <w:t xml:space="preserve"> Second,</w:t>
      </w:r>
      <w:r>
        <w:t xml:space="preserve"> boosting Type 2 immunity in the older, OPV2-exposed cohort.  This work has not addressed the question of waning mucosal immunity, but if mucosal immunity wanes on </w:t>
      </w:r>
      <w:r w:rsidR="000A0559">
        <w:t>relatively short timescales, this</w:t>
      </w:r>
      <w:r>
        <w:t xml:space="preserve"> </w:t>
      </w:r>
      <w:r w:rsidR="0001675C">
        <w:t>waning</w:t>
      </w:r>
      <w:r>
        <w:t xml:space="preserve"> could be counteracted through IPV</w:t>
      </w:r>
      <w:r w:rsidR="0001675C">
        <w:t xml:space="preserve"> boosting</w:t>
      </w:r>
      <w:r>
        <w:t xml:space="preserve">.  </w:t>
      </w:r>
    </w:p>
    <w:p w:rsidR="00941AD1" w:rsidRDefault="00507A04" w:rsidP="00D74C03">
      <w:pPr>
        <w:pStyle w:val="ListParagraph"/>
        <w:numPr>
          <w:ilvl w:val="0"/>
          <w:numId w:val="1"/>
        </w:numPr>
        <w:spacing w:line="480" w:lineRule="auto"/>
      </w:pPr>
      <w:r>
        <w:rPr>
          <w:b/>
        </w:rPr>
        <w:t>Obtain</w:t>
      </w:r>
      <w:r w:rsidR="003B1297">
        <w:rPr>
          <w:b/>
        </w:rPr>
        <w:t xml:space="preserve"> access to currently inaccessible areas</w:t>
      </w:r>
      <w:r w:rsidR="003B1297">
        <w:t>.</w:t>
      </w:r>
      <w:r w:rsidR="00CB1E5B">
        <w:t xml:space="preserve"> </w:t>
      </w:r>
      <w:r w:rsidR="003B1297">
        <w:t>Regions of the world that are current</w:t>
      </w:r>
      <w:r w:rsidR="003D436C">
        <w:t xml:space="preserve">ly inaccessible to effective surveillance or outbreak response </w:t>
      </w:r>
      <w:r w:rsidR="003B1297">
        <w:t xml:space="preserve">due to violence, instability, or local resistance, present </w:t>
      </w:r>
      <w:r>
        <w:t>significant risks where</w:t>
      </w:r>
      <w:r w:rsidR="002973C1">
        <w:t xml:space="preserve"> VDPV2 lineages </w:t>
      </w:r>
      <w:r>
        <w:t xml:space="preserve">could </w:t>
      </w:r>
      <w:r w:rsidR="002973C1">
        <w:t>circulate unobserved</w:t>
      </w:r>
      <w:r w:rsidR="003B1297">
        <w:t>.</w:t>
      </w:r>
      <w:r w:rsidR="00CB1E5B">
        <w:t xml:space="preserve"> </w:t>
      </w:r>
      <w:r>
        <w:t xml:space="preserve">In </w:t>
      </w:r>
      <w:r w:rsidR="002A2075">
        <w:t xml:space="preserve">Borno state, Nigeria, </w:t>
      </w:r>
      <w:r>
        <w:t>many areas</w:t>
      </w:r>
      <w:r w:rsidR="002A2075">
        <w:t xml:space="preserve"> have been inaccessible for </w:t>
      </w:r>
      <w:r>
        <w:t>years due to Boko Haram activity.</w:t>
      </w:r>
      <w:r w:rsidR="002A2075">
        <w:t xml:space="preserve"> </w:t>
      </w:r>
      <w:r>
        <w:t xml:space="preserve">In this state, both </w:t>
      </w:r>
      <w:r w:rsidR="002A2075">
        <w:t>cVDPV2 (</w:t>
      </w:r>
      <w:r w:rsidR="00D201A7">
        <w:t>environmental isolation</w:t>
      </w:r>
      <w:r w:rsidR="002A2075">
        <w:t xml:space="preserve"> March 2016, most recent observed relative from May 2014) and WPV1 (paralysis onsets in July 2016, most recent observed relatives from 2011)</w:t>
      </w:r>
      <w:r>
        <w:t xml:space="preserve"> </w:t>
      </w:r>
      <w:r>
        <w:lastRenderedPageBreak/>
        <w:t>have been recently observed</w:t>
      </w:r>
      <w:r w:rsidR="002A2075">
        <w:t>.</w:t>
      </w:r>
      <w:r w:rsidR="002A2075">
        <w:fldChar w:fldCharType="begin" w:fldLock="1"/>
      </w:r>
      <w:r w:rsidR="00276619">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528cVDPV%25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23, 29]", "plainTextFormattedCitation" : "[23, 29]", "previouslyFormattedCitation" : "(23, 29)" }, "properties" : { "noteIndex" : 0 }, "schema" : "https://github.com/citation-style-language/schema/raw/master/csl-citation.json" }</w:instrText>
      </w:r>
      <w:r w:rsidR="002A2075">
        <w:fldChar w:fldCharType="separate"/>
      </w:r>
      <w:r w:rsidR="00276619" w:rsidRPr="00276619">
        <w:rPr>
          <w:noProof/>
        </w:rPr>
        <w:t>[23, 29]</w:t>
      </w:r>
      <w:r w:rsidR="002A2075">
        <w:fldChar w:fldCharType="end"/>
      </w:r>
      <w:r w:rsidR="00CB1E5B">
        <w:t xml:space="preserve"> </w:t>
      </w:r>
      <w:r w:rsidR="002A2075">
        <w:t xml:space="preserve">These discoveries highlight the </w:t>
      </w:r>
      <w:r>
        <w:t>critical</w:t>
      </w:r>
      <w:r w:rsidR="002A2075">
        <w:t xml:space="preserve"> risk that inaccessible areas present the polio eradication and OPV cessation efforts.</w:t>
      </w:r>
      <w:r w:rsidR="00CB1E5B">
        <w:t xml:space="preserve"> </w:t>
      </w:r>
    </w:p>
    <w:p w:rsidR="00066525" w:rsidRPr="00066525" w:rsidRDefault="00066525" w:rsidP="00D74C03">
      <w:pPr>
        <w:spacing w:line="480" w:lineRule="auto"/>
        <w:ind w:left="465"/>
      </w:pPr>
    </w:p>
    <w:p w:rsidR="00F44B6B" w:rsidRDefault="00495242" w:rsidP="00D74C03">
      <w:pPr>
        <w:pStyle w:val="ListParagraph"/>
        <w:spacing w:line="480" w:lineRule="auto"/>
        <w:ind w:left="0"/>
      </w:pPr>
      <w:r>
        <w:t>Most</w:t>
      </w:r>
      <w:r w:rsidR="00941AD1">
        <w:t xml:space="preserve"> of these items are already priorities</w:t>
      </w:r>
      <w:r w:rsidR="00507A04">
        <w:t xml:space="preserve"> of the Global Polio Eradication Initiative</w:t>
      </w:r>
      <w:r w:rsidR="00A42D77">
        <w:t>, and the idea that OPV use in a post-cessation world presents a risk o</w:t>
      </w:r>
      <w:r w:rsidR="00E26F86">
        <w:t xml:space="preserve">f seeding new cVDPVs is not new </w:t>
      </w:r>
      <w:r w:rsidR="00A42D77">
        <w:fldChar w:fldCharType="begin" w:fldLock="1"/>
      </w:r>
      <w:r w:rsidR="00276619">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9]", "plainTextFormattedCitation" : "[9]", "previouslyFormattedCitation" : "(9)" }, "properties" : { "noteIndex" : 0 }, "schema" : "https://github.com/citation-style-language/schema/raw/master/csl-citation.json" }</w:instrText>
      </w:r>
      <w:r w:rsidR="00A42D77">
        <w:fldChar w:fldCharType="separate"/>
      </w:r>
      <w:r w:rsidR="00276619" w:rsidRPr="00276619">
        <w:rPr>
          <w:noProof/>
        </w:rPr>
        <w:t>[9]</w:t>
      </w:r>
      <w:r w:rsidR="00A42D77">
        <w:fldChar w:fldCharType="end"/>
      </w:r>
      <w:r w:rsidR="00E26F86">
        <w:t>.</w:t>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507A04">
        <w:t>ll tools available</w:t>
      </w:r>
      <w:r w:rsidR="00A714EF">
        <w:t xml:space="preserve"> should be applied</w:t>
      </w:r>
      <w:r w:rsidR="00507A04" w:rsidRPr="00507A04">
        <w:t xml:space="preserve"> </w:t>
      </w:r>
      <w:r w:rsidR="00507A04">
        <w:t>during this honeymoon period</w:t>
      </w:r>
      <w:r w:rsidR="00A714EF">
        <w:t xml:space="preserve">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86592D" w:rsidRDefault="0086592D" w:rsidP="00D74C03">
      <w:pPr>
        <w:pStyle w:val="ListParagraph"/>
        <w:spacing w:line="480" w:lineRule="auto"/>
        <w:ind w:left="0"/>
      </w:pPr>
    </w:p>
    <w:p w:rsidR="00355017" w:rsidRPr="00355017" w:rsidRDefault="00066525" w:rsidP="00D74C03">
      <w:pPr>
        <w:pStyle w:val="ListParagraph"/>
        <w:spacing w:line="480" w:lineRule="auto"/>
        <w:ind w:left="0"/>
      </w:pPr>
      <w:r>
        <w:t>In the long-term, in the event that all VDPV2 lineages are extinguished, the polio-free world will remain at risk of reintroduction from accidental release of VDPV2, bioterrorism, and long-term poliovirus shedding from immunocompromised individuals</w:t>
      </w:r>
      <w:r w:rsidR="00E26F86">
        <w:t xml:space="preserve"> </w:t>
      </w:r>
      <w:r>
        <w:fldChar w:fldCharType="begin" w:fldLock="1"/>
      </w:r>
      <w:r w:rsidR="00276619">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30, 31]", "plainTextFormattedCitation" : "[30, 31]", "previouslyFormattedCitation" : "(30, 31)" }, "properties" : { "noteIndex" : 0 }, "schema" : "https://github.com/citation-style-language/schema/raw/master/csl-citation.json" }</w:instrText>
      </w:r>
      <w:r>
        <w:fldChar w:fldCharType="separate"/>
      </w:r>
      <w:r w:rsidR="00276619" w:rsidRPr="00276619">
        <w:rPr>
          <w:noProof/>
        </w:rPr>
        <w:t>[30, 31]</w:t>
      </w:r>
      <w:r>
        <w:fldChar w:fldCharType="end"/>
      </w:r>
      <w:r w:rsidR="00E26F86">
        <w:t>.</w:t>
      </w:r>
      <w:r>
        <w:t xml:space="preserve"> Preclinical development of stabilized, live attenuated polio vaccines, aiming to provide mucosal immunity with reduced risk of causing cVDPV, is underway</w:t>
      </w:r>
      <w:r w:rsidR="00E26F86">
        <w:t xml:space="preserve"> </w:t>
      </w:r>
      <w:r>
        <w:fldChar w:fldCharType="begin" w:fldLock="1"/>
      </w:r>
      <w:r w:rsidR="00276619">
        <w:instrText>ADDIN CSL_CITATION { "citationItems" : [ { "id" : "ITEM-1", "itemData" : { "DOI" : "10.2217/fmb.15.19", "ISSN" : "1746-0913", "abstract" : "ABSTRACT\u2002 Live attenuated oral polio vaccine (OPV) and inactivated polio vaccine (IPV) are the tools being used to achieve eradication of wild polio virus. Because OPV can rarely cause paralysis and generate revertant polio strains, IPV will have to replace OPV after eradication of wild polio virus is certified to sustain eradication of all polioviruses. However, uncertainties remain related to IPV's ability to induce intestinal immunity in populations where fecal\u2013oral transmission is predominant. Although substantial effectiveness and safety data exist on the use and delivery of OPV and IPV, several new research initiatives are currently underway to fill specific knowledge gaps to inform future vaccination policies that would assure polio is eradicated and eradication is maintained.", "author" : [ { "dropping-particle" : "", "family" : "Bandyopadhyay", "given" : "Ananda S", "non-dropping-particle" : "", "parse-names" : false, "suffix" : "" }, { "dropping-particle" : "", "family" : "Garon", "given" : "Julie", "non-dropping-particle" : "", "parse-names" : false, "suffix" : "" }, { "dropping-particle" : "", "family" : "Seib", "given" : "Katherine", "non-dropping-particle" : "", "parse-names" : false, "suffix" : "" }, { "dropping-particle" : "", "family" : "Orenstein", "given" : "Walter A", "non-dropping-particle" : "", "parse-names" : false, "suffix" : "" } ], "container-title" : "Future Microbiology", "id" : "ITEM-1", "issue" : "5", "issued" : { "date-parts" : [ [ "2015", "5" ] ] }, "page" : "791-808", "publisher" : " Future Medicine Ltd London, UK ", "title" : "Polio vaccination: past, present and future", "type" : "article-journal", "volume" : "10" }, "uris" : [ "http://www.mendeley.com/documents/?uuid=a64f717b-905c-303d-8ef6-b3d7e4d4ea2e" ] }, { "id" : "ITEM-2", "itemData" : { "DOI" : "10.1128/JVI.00370-06", "ISSN" : "0022-538X", "PMID" : "16912313", "abstract" : "The global eradication of poliomyelitis caused by wild-type virus is likely to be completed within the next few years, despite immense logistic and political difficulties, and may ultimately be followed by the cessation of vaccination. However, the existing live-attenuated vaccines have the potential to revert to virulence, causing occasional disease, and viruses can be shed by immunocompromised individuals for prolonged periods of time. Moreover, several outbreaks of poliomyelitis have been shown to be caused by viruses derived from the Sabin vaccine strains. The appearance of such strains depends on the prevailing circumstances but poses a severe obstacle to strategies for stopping vaccination. Vaccine strains that are incapable of reversion at a measurable rate would provide a possible solution. Here, we describe the constructions of strains of type 3 poliovirus that are stabilized by the introduction of four mutations in the 5' noncoding region compared to the present vaccine. The strains are genetically and phenotypically stable under conditions where the present vaccine loses the attenuating mutation in the 5' noncoding region completely. Type 1 and type 2 strains in which the entire 5' noncoding regions of Sabin 1 and Sabin 2 were replaced exactly with that of one of the type 3 strains were also constructed. The genetic stability of 5' noncoding regions of these viruses matched that of the type 3 strains, but significant phenotypic reversion occurred, illustrating the potential limitations of a rational approach to the genetic stabilization of live RNA virus vaccines.", "author" : [ { "dropping-particle" : "", "family" : "Macadam", "given" : "Andrew J", "non-dropping-particle" : "", "parse-names" : false, "suffix" : "" }, { "dropping-particle" : "", "family" : "Ferguson", "given" : "Geraldine", "non-dropping-particle" : "", "parse-names" : false, "suffix" : "" }, { "dropping-particle" : "", "family" : "Stone", "given" : "David M", "non-dropping-particle" : "", "parse-names" : false, "suffix" : "" }, { "dropping-particle" : "", "family" : "Meredith", "given" : "Janet", "non-dropping-particle" : "", "parse-names" : false, "suffix" : "" }, { "dropping-particle" : "", "family" : "Knowlson", "given" : "Sarah", "non-dropping-particle" : "", "parse-names" : false, "suffix" : "" }, { "dropping-particle" : "", "family" : "Auda", "given" : "Ghazi", "non-dropping-particle" : "", "parse-names" : false, "suffix" : "" }, { "dropping-particle" : "", "family" : "Almond", "given" : "Jeffrey W", "non-dropping-particle" : "", "parse-names" : false, "suffix" : "" }, { "dropping-particle" : "", "family" : "Minor", "given" : "Philip D", "non-dropping-particle" : "", "parse-names" : false, "suffix" : "" } ], "container-title" : "Journal of virology", "id" : "ITEM-2", "issue" : "17", "issued" : { "date-parts" : [ [ "2006", "9" ] ] }, "page" : "8653-63", "publisher" : "American Society for Microbiology (ASM)", "title" : "Rational design of genetically stable, live-attenuated poliovirus vaccines of all three serotypes: relevance to poliomyelitis eradication.", "type" : "article-journal", "volume" : "80" }, "uris" : [ "http://www.mendeley.com/documents/?uuid=b6f7c23b-d59f-301f-80f1-1ca6a60b8e26" ] }, { "id" : "ITEM-3", "itemData" : { "DOI" : "10.1038/nbt.1635", "ISSN" : "1546-1696", "PMID" : "20531338", "abstract" : "The design of vaccines against viral disease has evolved considerably over the past 50 years. Live attenuated viruses (LAVs)-those created by passaging a virus in cultured cells-have proven to be an effective means for preventing many viral diseases, including smallpox, polio, measles, mumps and yellow fever. Even so, empirical attenuation is unreliable in some cases and LAVs pose several safety issues. Although inactivated viruses and subunit vaccines alleviate many of these concerns, they have in general been less efficacious than their LAV counterparts. Advances in molecular virology--creating deleterious gene mutations, altering replication fidelity, deoptimizing codons and exerting control by microRNAs or zinc finger nucleases--are providing new ways of controlling viral replication and virulence and renewing interest in LAV vaccines. Whereas these rationally attenuated viruses may lead to a new generation of safer, more widely applicable LAV vaccines, each approach requires further testing before progression to human testing.", "author" : [ { "dropping-particle" : "", "family" : "Lauring", "given" : "Adam S", "non-dropping-particle" : "", "parse-names" : false, "suffix" : "" }, { "dropping-particle" : "", "family" : "Jones", "given" : "Jeremy O", "non-dropping-particle" : "", "parse-names" : false, "suffix" : "" }, { "dropping-particle" : "", "family" : "Andino", "given" : "Raul", "non-dropping-particle" : "", "parse-names" : false, "suffix" : "" } ], "container-title" : "Nature biotechnology", "id" : "ITEM-3", "issue" : "6", "issued" : { "date-parts" : [ [ "2010", "6" ] ] }, "page" : "573-9", "publisher" : "NIH Public Access", "title" : "Rationalizing the development of live attenuated virus vaccines.", "type" : "article-journal", "volume" : "28" }, "uris" : [ "http://www.mendeley.com/documents/?uuid=4bc3a934-19d0-399f-b81e-b15d2ab5f87e" ] } ], "mendeley" : { "formattedCitation" : "[32\u201334]", "plainTextFormattedCitation" : "[32\u201334]", "previouslyFormattedCitation" : "(32\u201334)" }, "properties" : { "noteIndex" : 0 }, "schema" : "https://github.com/citation-style-language/schema/raw/master/csl-citation.json" }</w:instrText>
      </w:r>
      <w:r>
        <w:fldChar w:fldCharType="separate"/>
      </w:r>
      <w:r w:rsidR="00276619" w:rsidRPr="00276619">
        <w:rPr>
          <w:noProof/>
        </w:rPr>
        <w:t>[32–34]</w:t>
      </w:r>
      <w:r>
        <w:fldChar w:fldCharType="end"/>
      </w:r>
      <w:r w:rsidR="00E26F86">
        <w:t>.</w:t>
      </w:r>
      <w:r>
        <w:t xml:space="preserve"> Successful development of such a tool would provide a safer tool for outbreak elimination and immunity maintenance in the post-cessation world.</w:t>
      </w:r>
    </w:p>
    <w:p w:rsidR="0086592D" w:rsidRDefault="0086592D" w:rsidP="00D74C03">
      <w:pPr>
        <w:pStyle w:val="ListParagraph"/>
        <w:spacing w:line="480" w:lineRule="auto"/>
        <w:ind w:left="0"/>
      </w:pPr>
    </w:p>
    <w:p w:rsidR="00355017" w:rsidRPr="00F44159" w:rsidRDefault="00355017" w:rsidP="00D74C03">
      <w:pPr>
        <w:pStyle w:val="ListParagraph"/>
        <w:spacing w:line="480" w:lineRule="auto"/>
        <w:ind w:left="0"/>
        <w:rPr>
          <w:sz w:val="28"/>
        </w:rPr>
      </w:pPr>
      <w:r w:rsidRPr="00F44159">
        <w:rPr>
          <w:b/>
          <w:sz w:val="28"/>
        </w:rPr>
        <w:t>Conclusions</w:t>
      </w:r>
    </w:p>
    <w:p w:rsidR="00355017" w:rsidRDefault="00355017" w:rsidP="00D74C03">
      <w:pPr>
        <w:pStyle w:val="ListParagraph"/>
        <w:spacing w:line="480" w:lineRule="auto"/>
        <w:ind w:left="0"/>
      </w:pPr>
    </w:p>
    <w:p w:rsidR="00976618" w:rsidRDefault="00355017" w:rsidP="00D74C03">
      <w:pPr>
        <w:pStyle w:val="ListParagraph"/>
        <w:spacing w:line="480" w:lineRule="auto"/>
        <w:ind w:left="0"/>
      </w:pPr>
      <w:r>
        <w:t>As</w:t>
      </w:r>
      <w:r w:rsidR="00641403">
        <w:t xml:space="preserve"> population immunity to Type 2 poliovirus</w:t>
      </w:r>
      <w:r w:rsidR="002973C1">
        <w:t xml:space="preserve"> transmission</w:t>
      </w:r>
      <w:r w:rsidR="00641403">
        <w:t xml:space="preserve"> </w:t>
      </w:r>
      <w:r w:rsidR="002973C1">
        <w:t>declines</w:t>
      </w:r>
      <w:r w:rsidR="00641403">
        <w:t xml:space="preserve"> </w:t>
      </w:r>
      <w:r w:rsidR="002973C1">
        <w:t>in upcoming years</w:t>
      </w:r>
      <w:r w:rsidR="00641403">
        <w:t>, the use of OPV2 in outbreak response will present an increasing risk of seeding new cVDPV2 lineages</w:t>
      </w:r>
      <w:r w:rsidR="00F44B6B">
        <w:t xml:space="preserve">, putting the entire </w:t>
      </w:r>
      <w:r w:rsidR="00F44B6B">
        <w:lastRenderedPageBreak/>
        <w:t>cessation effort at risk</w:t>
      </w:r>
      <w:r w:rsidR="00641403">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507A04">
        <w:t xml:space="preserve">observing new </w:t>
      </w:r>
      <w:r w:rsidR="0022567F">
        <w:t xml:space="preserve">VDPV </w:t>
      </w:r>
      <w:r w:rsidR="00507A04">
        <w:t>lineages</w:t>
      </w:r>
      <w:r w:rsidR="0022567F">
        <w:t xml:space="preserve"> </w:t>
      </w:r>
      <w:r w:rsidR="00507A04">
        <w:t xml:space="preserve">from pre-cessation OPV use </w:t>
      </w:r>
      <w:r w:rsidR="007F3726">
        <w:t xml:space="preserve">should decline </w:t>
      </w:r>
      <w:r w:rsidR="0022567F">
        <w:t>over</w:t>
      </w:r>
      <w:r w:rsidR="007F3726">
        <w:t xml:space="preserve"> time, this risk may grow to alarming levels within as little as </w:t>
      </w:r>
      <w:r w:rsidR="00C46D03">
        <w:t>18 months</w:t>
      </w:r>
      <w:r w:rsidR="007F3726">
        <w:t xml:space="preserve">.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w:t>
      </w:r>
      <w:r w:rsidR="00507A04">
        <w:t>for strategies that minimize</w:t>
      </w:r>
      <w:r w:rsidR="00F44B6B">
        <w:t xml:space="preserve"> the </w:t>
      </w:r>
      <w:r w:rsidR="00507A04">
        <w:t>risk</w:t>
      </w:r>
      <w:r w:rsidR="00F44B6B">
        <w:t xml:space="preserve">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negotiating access t</w:t>
      </w:r>
      <w:r w:rsidR="00066525">
        <w:t xml:space="preserve">o currently inaccessible areas.  In the long-term, </w:t>
      </w:r>
      <w:r w:rsidR="00F44B6B">
        <w:t>continuing the push for</w:t>
      </w:r>
      <w:r w:rsidR="000A0559">
        <w:t xml:space="preserve"> new </w:t>
      </w:r>
      <w:r w:rsidR="0022567F">
        <w:t>polio vaccine</w:t>
      </w:r>
      <w:r w:rsidR="000A0559">
        <w:t>s</w:t>
      </w:r>
      <w:r w:rsidR="0022567F">
        <w:t xml:space="preserve"> that can induce mucosal immunity </w:t>
      </w:r>
      <w:r w:rsidR="000A0559">
        <w:t>with reduced</w:t>
      </w:r>
      <w:r w:rsidR="0022567F">
        <w:t xml:space="preserve"> risks of transmission or reversion</w:t>
      </w:r>
      <w:r w:rsidR="00066525">
        <w:t xml:space="preserve"> is important in the event of accidental or intentional Type 2 poliovirus release into a highly susceptible population</w:t>
      </w:r>
      <w:r w:rsidR="00F44B6B">
        <w:t>.</w:t>
      </w:r>
      <w:r w:rsidR="00CB1E5B">
        <w:t xml:space="preserve"> </w:t>
      </w:r>
    </w:p>
    <w:p w:rsidR="00CB0A71" w:rsidRDefault="00CB0A71" w:rsidP="00D74C03">
      <w:pPr>
        <w:pStyle w:val="ListParagraph"/>
        <w:spacing w:line="480" w:lineRule="auto"/>
        <w:ind w:left="0"/>
      </w:pPr>
    </w:p>
    <w:p w:rsidR="00CB0A71" w:rsidRPr="00F44159" w:rsidRDefault="00CB0A71" w:rsidP="00D74C03">
      <w:pPr>
        <w:pStyle w:val="ListParagraph"/>
        <w:spacing w:line="480" w:lineRule="auto"/>
        <w:ind w:left="0"/>
        <w:rPr>
          <w:b/>
          <w:sz w:val="28"/>
        </w:rPr>
      </w:pPr>
      <w:r w:rsidRPr="00F44159">
        <w:rPr>
          <w:b/>
          <w:sz w:val="28"/>
        </w:rPr>
        <w:t>List of abbreviations</w:t>
      </w:r>
    </w:p>
    <w:p w:rsidR="00CB0A71" w:rsidRDefault="00CB0A71" w:rsidP="00D74C03">
      <w:pPr>
        <w:pStyle w:val="ListParagraph"/>
        <w:spacing w:line="480" w:lineRule="auto"/>
        <w:ind w:left="0"/>
      </w:pPr>
      <w:r>
        <w:t>IPV: Inactivated Polio Vaccine</w:t>
      </w:r>
    </w:p>
    <w:p w:rsidR="00CB0A71" w:rsidRDefault="00CB0A71" w:rsidP="00D74C03">
      <w:pPr>
        <w:pStyle w:val="ListParagraph"/>
        <w:spacing w:line="480" w:lineRule="auto"/>
        <w:ind w:left="0"/>
      </w:pPr>
      <w:r>
        <w:t>tOPV: trivalent Oral Polio Vaccine</w:t>
      </w:r>
    </w:p>
    <w:p w:rsidR="00CB0A71" w:rsidRDefault="00CB0A71" w:rsidP="00D74C03">
      <w:pPr>
        <w:pStyle w:val="ListParagraph"/>
        <w:spacing w:line="480" w:lineRule="auto"/>
        <w:ind w:left="0"/>
      </w:pPr>
      <w:r>
        <w:t>bOPV: bivalent Oral Polio Vaccine</w:t>
      </w:r>
    </w:p>
    <w:p w:rsidR="00CB0A71" w:rsidRDefault="00CB0A71" w:rsidP="00D74C03">
      <w:pPr>
        <w:pStyle w:val="ListParagraph"/>
        <w:spacing w:line="480" w:lineRule="auto"/>
        <w:ind w:left="0"/>
      </w:pPr>
      <w:r>
        <w:t>RI: Routine Immunization</w:t>
      </w:r>
    </w:p>
    <w:p w:rsidR="00CB0A71" w:rsidRPr="00CB0A71" w:rsidRDefault="00CB0A71" w:rsidP="00D74C03">
      <w:pPr>
        <w:pStyle w:val="ListParagraph"/>
        <w:spacing w:line="480" w:lineRule="auto"/>
        <w:ind w:left="0"/>
      </w:pPr>
      <w:r>
        <w:t>SIA: Supplemental Immunization Activity</w:t>
      </w:r>
    </w:p>
    <w:p w:rsidR="00CB0A71" w:rsidRDefault="00CB0A71" w:rsidP="00D74C03">
      <w:pPr>
        <w:pStyle w:val="ListParagraph"/>
        <w:spacing w:line="480" w:lineRule="auto"/>
        <w:ind w:left="0"/>
      </w:pPr>
      <w:r>
        <w:t>OPV: Oral Polio Vaccine</w:t>
      </w:r>
    </w:p>
    <w:p w:rsidR="00CB0A71" w:rsidRDefault="00CB0A71" w:rsidP="00D74C03">
      <w:pPr>
        <w:pStyle w:val="ListParagraph"/>
        <w:spacing w:line="480" w:lineRule="auto"/>
        <w:ind w:left="0"/>
      </w:pPr>
      <w:r>
        <w:t>VDPV2: Vaccine-derived poliovirus Type 2</w:t>
      </w:r>
    </w:p>
    <w:p w:rsidR="00CB0A71" w:rsidRDefault="00CB0A71" w:rsidP="00D74C03">
      <w:pPr>
        <w:pStyle w:val="ListParagraph"/>
        <w:spacing w:line="480" w:lineRule="auto"/>
        <w:ind w:left="0"/>
      </w:pPr>
      <w:r>
        <w:t>cVDPV2: circulating vaccine-derived poliovirus Type 2</w:t>
      </w:r>
    </w:p>
    <w:p w:rsidR="00CB0A71" w:rsidRDefault="00CB0A71" w:rsidP="00D74C03">
      <w:pPr>
        <w:pStyle w:val="ListParagraph"/>
        <w:spacing w:line="480" w:lineRule="auto"/>
        <w:ind w:left="0"/>
      </w:pPr>
      <w:r>
        <w:t>VAPP: Vaccine-associated paralytic poliomyelitis</w:t>
      </w:r>
    </w:p>
    <w:p w:rsidR="00CB0A71" w:rsidRDefault="00CB0A71" w:rsidP="00D74C03">
      <w:pPr>
        <w:pStyle w:val="ListParagraph"/>
        <w:spacing w:line="480" w:lineRule="auto"/>
        <w:ind w:left="0"/>
      </w:pPr>
      <w:r>
        <w:t>WPV2: Wild Poliovirus Type 2</w:t>
      </w:r>
    </w:p>
    <w:p w:rsidR="00CB0A71" w:rsidRDefault="00CB0A71" w:rsidP="00D74C03">
      <w:pPr>
        <w:pStyle w:val="ListParagraph"/>
        <w:spacing w:line="480" w:lineRule="auto"/>
        <w:ind w:left="0"/>
      </w:pPr>
    </w:p>
    <w:p w:rsidR="00CB0A71" w:rsidRPr="00F44159" w:rsidRDefault="00CB0A71" w:rsidP="00D74C03">
      <w:pPr>
        <w:pStyle w:val="ListParagraph"/>
        <w:spacing w:line="480" w:lineRule="auto"/>
        <w:ind w:left="0"/>
        <w:rPr>
          <w:sz w:val="28"/>
        </w:rPr>
      </w:pPr>
      <w:r w:rsidRPr="00F44159">
        <w:rPr>
          <w:b/>
          <w:sz w:val="28"/>
        </w:rPr>
        <w:t>Declarations</w:t>
      </w:r>
    </w:p>
    <w:p w:rsidR="00CB0A71" w:rsidRDefault="00CB0A71" w:rsidP="00D74C03">
      <w:pPr>
        <w:pStyle w:val="ListParagraph"/>
        <w:spacing w:line="480" w:lineRule="auto"/>
        <w:ind w:left="0"/>
        <w:rPr>
          <w:b/>
        </w:rPr>
      </w:pPr>
      <w:r>
        <w:rPr>
          <w:b/>
        </w:rPr>
        <w:lastRenderedPageBreak/>
        <w:t>Ethics appr</w:t>
      </w:r>
      <w:r w:rsidR="009F0FD0">
        <w:rPr>
          <w:b/>
        </w:rPr>
        <w:t>oval and consent to participate</w:t>
      </w:r>
    </w:p>
    <w:p w:rsidR="009F0FD0" w:rsidRDefault="009F0FD0" w:rsidP="00D74C03">
      <w:pPr>
        <w:pStyle w:val="ListParagraph"/>
        <w:spacing w:line="480" w:lineRule="auto"/>
        <w:ind w:left="0"/>
        <w:rPr>
          <w:b/>
        </w:rPr>
      </w:pPr>
      <w:r>
        <w:t xml:space="preserve">Permission for access to the Polio Information System (POLIS) case and campaign databases, and use of WHO shapefiles, was granted to the Institute for Disease Modeling researchers through the World Health Organization.  </w:t>
      </w:r>
      <w:r w:rsidR="00D23B51">
        <w:t xml:space="preserve">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9F0FD0" w:rsidRDefault="009F0FD0" w:rsidP="00D74C03">
      <w:pPr>
        <w:pStyle w:val="ListParagraph"/>
        <w:spacing w:line="480" w:lineRule="auto"/>
        <w:ind w:left="0"/>
        <w:rPr>
          <w:b/>
        </w:rPr>
      </w:pPr>
    </w:p>
    <w:p w:rsidR="00CB0A71" w:rsidRDefault="00CB0A71" w:rsidP="00D74C03">
      <w:pPr>
        <w:pStyle w:val="ListParagraph"/>
        <w:spacing w:line="480" w:lineRule="auto"/>
        <w:ind w:left="0"/>
        <w:rPr>
          <w:b/>
        </w:rPr>
      </w:pPr>
      <w:r>
        <w:rPr>
          <w:b/>
        </w:rPr>
        <w:t>Consent for publication</w:t>
      </w:r>
    </w:p>
    <w:p w:rsidR="009F0FD0" w:rsidRPr="009F0FD0" w:rsidRDefault="009F0FD0" w:rsidP="00D74C03">
      <w:pPr>
        <w:pStyle w:val="ListParagraph"/>
        <w:spacing w:line="480" w:lineRule="auto"/>
        <w:ind w:left="0"/>
      </w:pPr>
      <w:r>
        <w:t>Not Applicable</w:t>
      </w:r>
    </w:p>
    <w:p w:rsidR="00970775" w:rsidRDefault="00970775" w:rsidP="00D74C03">
      <w:pPr>
        <w:spacing w:line="480" w:lineRule="auto"/>
        <w:rPr>
          <w:b/>
        </w:rPr>
      </w:pPr>
      <w:r>
        <w:rPr>
          <w:b/>
        </w:rPr>
        <w:t xml:space="preserve">Availability </w:t>
      </w:r>
      <w:r w:rsidR="003B6710">
        <w:rPr>
          <w:b/>
        </w:rPr>
        <w:t xml:space="preserve">of data and </w:t>
      </w:r>
      <w:r w:rsidR="00CB0A71">
        <w:rPr>
          <w:b/>
        </w:rPr>
        <w:t>material</w:t>
      </w:r>
    </w:p>
    <w:p w:rsidR="003B6710" w:rsidRDefault="00970775" w:rsidP="00D74C03">
      <w:pPr>
        <w:spacing w:line="480" w:lineRule="auto"/>
      </w:pPr>
      <w:r>
        <w:t xml:space="preserve">The code developed for running the simulations and analyzing outputs is available at </w:t>
      </w:r>
      <w:hyperlink r:id="rId9" w:history="1">
        <w:r w:rsidRPr="00972E22">
          <w:rPr>
            <w:rStyle w:val="Hyperlink"/>
          </w:rPr>
          <w:t>https://github.com/AMUG/OPV_PostCessation_Response_Project</w:t>
        </w:r>
      </w:hyperlink>
      <w:r>
        <w:t xml:space="preserve">.  </w:t>
      </w:r>
    </w:p>
    <w:p w:rsidR="00970775" w:rsidRDefault="00970775" w:rsidP="00D74C03">
      <w:pPr>
        <w:spacing w:line="480" w:lineRule="auto"/>
      </w:pPr>
      <w:r>
        <w:t xml:space="preserve">Simulation outputs and all </w:t>
      </w:r>
      <w:r w:rsidR="00507A04">
        <w:t xml:space="preserve">non-confidential </w:t>
      </w:r>
      <w:r>
        <w:t>supporting data is available at</w:t>
      </w:r>
      <w:r w:rsidR="0074169D">
        <w:t xml:space="preserve"> </w:t>
      </w:r>
      <w:hyperlink r:id="rId10" w:history="1">
        <w:r w:rsidR="0000122A" w:rsidRPr="00972E22">
          <w:rPr>
            <w:rStyle w:val="Hyperlink"/>
          </w:rPr>
          <w:t>https://www.dropbox.com/sh/vqk8878p1ch9oog/AACyBjP96-lh6qOOU_zgBIOCa?dl=0</w:t>
        </w:r>
      </w:hyperlink>
      <w:r w:rsidR="007E56D1">
        <w:t xml:space="preserve">. </w:t>
      </w:r>
    </w:p>
    <w:p w:rsidR="003B6710" w:rsidRDefault="009F0FD0" w:rsidP="00D74C03">
      <w:pPr>
        <w:spacing w:line="480" w:lineRule="auto"/>
      </w:pPr>
      <w:r>
        <w:t xml:space="preserve">The global acute flaccid paralysis case and vaccination campaign history data, and the WHO shapefiles, are not publicly available datasets; access to the Polio Information System (POLIS) databases warehousing these data was granted to the Institute for Disease Modeling researchers through the World Health Organization.  </w:t>
      </w:r>
    </w:p>
    <w:p w:rsidR="00CB0A71" w:rsidRDefault="00CB0A71" w:rsidP="00D74C03">
      <w:pPr>
        <w:spacing w:line="480" w:lineRule="auto"/>
        <w:rPr>
          <w:b/>
        </w:rPr>
      </w:pPr>
      <w:r>
        <w:rPr>
          <w:b/>
        </w:rPr>
        <w:t>Competing interests</w:t>
      </w:r>
    </w:p>
    <w:p w:rsidR="00CB0A71" w:rsidRDefault="00CB0A71" w:rsidP="00D74C03">
      <w:pPr>
        <w:spacing w:line="480" w:lineRule="auto"/>
      </w:pPr>
      <w:r>
        <w:t>The authors declare no competing interests</w:t>
      </w:r>
    </w:p>
    <w:p w:rsidR="00CB0A71" w:rsidRDefault="00CB0A71" w:rsidP="00D74C03">
      <w:pPr>
        <w:spacing w:line="480" w:lineRule="auto"/>
      </w:pPr>
      <w:r>
        <w:rPr>
          <w:b/>
        </w:rPr>
        <w:t>Funding</w:t>
      </w:r>
    </w:p>
    <w:p w:rsidR="00CB0A71" w:rsidRDefault="00CB0A71" w:rsidP="00D74C03">
      <w:pPr>
        <w:spacing w:line="480" w:lineRule="auto"/>
      </w:pPr>
      <w:r>
        <w:lastRenderedPageBreak/>
        <w:t>The authors are funded by Bill and Melinda Gates through the Global Good Fund</w:t>
      </w:r>
    </w:p>
    <w:p w:rsidR="00CB0A71" w:rsidRDefault="00CB0A71" w:rsidP="00D74C03">
      <w:pPr>
        <w:spacing w:line="480" w:lineRule="auto"/>
        <w:rPr>
          <w:b/>
        </w:rPr>
      </w:pPr>
      <w:r>
        <w:rPr>
          <w:b/>
        </w:rPr>
        <w:t>Authors’ contributions</w:t>
      </w:r>
    </w:p>
    <w:p w:rsidR="00CB0A71" w:rsidRPr="009F0FD0" w:rsidRDefault="009F0FD0" w:rsidP="00D74C03">
      <w:pPr>
        <w:spacing w:line="480" w:lineRule="auto"/>
      </w:pPr>
      <w:r>
        <w:t>All authors contributed to the conceptual design of the study.  KM designed and ran all simulations, and drafted the manuscript. GCC, HL, and LM contributed to the calibration of the model’s migration component.  MF assisted with design of the model’s immunological components.  All authors have read and approved the final manuscript.</w:t>
      </w:r>
    </w:p>
    <w:p w:rsidR="00EF2D0E" w:rsidRPr="00A7005D" w:rsidRDefault="00976618" w:rsidP="00D74C03">
      <w:pPr>
        <w:spacing w:line="480" w:lineRule="auto"/>
      </w:pPr>
      <w:r>
        <w:rPr>
          <w:b/>
        </w:rPr>
        <w:t>Acknowledgements</w:t>
      </w:r>
      <w:r w:rsidR="00D239C9">
        <w:br/>
      </w:r>
      <w:r w:rsidR="00EF2D0E">
        <w:t>The author</w:t>
      </w:r>
      <w:r w:rsidR="00BE08C5">
        <w:t>s</w:t>
      </w:r>
      <w:r w:rsidR="00EF2D0E">
        <w:t xml:space="preserve"> would like to thank </w:t>
      </w:r>
      <w:r w:rsidR="00BE08C5">
        <w:t>Steve Kroiss, Philip Eckhoff</w:t>
      </w:r>
      <w:r w:rsidR="00231906">
        <w:t>, and other colleagues at</w:t>
      </w:r>
      <w:r w:rsidR="00231906" w:rsidRPr="00A7005D">
        <w:t xml:space="preserve"> the Institute for Disease Modeling</w:t>
      </w:r>
      <w:r w:rsidR="00231906">
        <w:t xml:space="preserve">; </w:t>
      </w:r>
      <w:r w:rsidR="00761021">
        <w:t xml:space="preserve">Jay Wenger, </w:t>
      </w:r>
      <w:r w:rsidR="00EF2D0E">
        <w:t>Ananda Bandyopadhyay</w:t>
      </w:r>
      <w:r w:rsidR="00761021">
        <w:t>, and Arie Voorman</w:t>
      </w:r>
      <w:r w:rsidR="00EF2D0E">
        <w:t xml:space="preserve"> </w:t>
      </w:r>
      <w:r w:rsidR="00761021">
        <w:t xml:space="preserve">at the Bill and Melinda Gates Foundation </w:t>
      </w:r>
      <w:r w:rsidR="00EF2D0E">
        <w:t>for c</w:t>
      </w:r>
      <w:r w:rsidR="00EF2D0E" w:rsidRPr="00A7005D">
        <w:t>ritical feedback</w:t>
      </w:r>
      <w:r w:rsidR="003B6710">
        <w:t xml:space="preserve">.  </w:t>
      </w:r>
    </w:p>
    <w:p w:rsidR="00976618" w:rsidRDefault="00976618" w:rsidP="00D74C03">
      <w:pPr>
        <w:spacing w:line="480" w:lineRule="auto"/>
      </w:pPr>
    </w:p>
    <w:p w:rsidR="00303969" w:rsidRPr="00F44159" w:rsidRDefault="003B6710" w:rsidP="00D74C03">
      <w:pPr>
        <w:spacing w:line="480" w:lineRule="auto"/>
        <w:rPr>
          <w:b/>
          <w:sz w:val="28"/>
        </w:rPr>
      </w:pPr>
      <w:r w:rsidRPr="00F44159">
        <w:rPr>
          <w:b/>
          <w:sz w:val="28"/>
        </w:rPr>
        <w:t>References</w:t>
      </w:r>
    </w:p>
    <w:p w:rsidR="00276619" w:rsidRPr="00276619" w:rsidRDefault="00BD21E4" w:rsidP="00D74C03">
      <w:pPr>
        <w:widowControl w:val="0"/>
        <w:autoSpaceDE w:val="0"/>
        <w:autoSpaceDN w:val="0"/>
        <w:adjustRightInd w:val="0"/>
        <w:spacing w:line="48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276619" w:rsidRPr="00276619">
        <w:rPr>
          <w:rFonts w:ascii="Calibri" w:hAnsi="Calibri" w:cs="Times New Roman"/>
          <w:noProof/>
          <w:szCs w:val="24"/>
        </w:rPr>
        <w:t>1. World Health Organization. Global switch in oral polio vaccines Situation report. 2016. http://web.archive.org/web/20160802181557/http://maps.who.int/OPV_switch/. Accessed 2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 World Health Organization. Global eradication of wild poliovirus type 2 declared. 2015. https://web.archive.org/web/20160802182045/http://www.polioeradication.org/mediaroom/newsstories/Global-eradication-of-wild-poliovirus-type-2-verified/tabid/526/news/1289/Default.aspx. Accessed 2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 Jenkins HE, Aylward RB, Gasasira A, Donnelly CA, Mwanza M, Corander J, et al. Implications of a circulating vaccine-derived poliovirus in Nigeria. N Engl J Med. 2010;362:2360–9. doi:10.1056/NEJMoa091007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lastRenderedPageBreak/>
        <w:t>4. Rakoto-Andrianarivelo M, Gumede N, Jegouic S, Balanant J, Andriamamonjy SN, Rabemanantsoa S, et al. Reemergence of recombinant vaccine-derived poliovirus outbreak in Madagascar. J Infect Dis. 2008;197:1427–35. doi:10.1086/58769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5. Yang C-F, Naguib T, Yang S-J, Nasr E, Jorba J, Ahmed N, et al. Circulation of Endemic Type 2 Vaccine-Derived Poliovirus in Egypt from 1983 to 1993. J Virol. 2003;77:8366–77. doi:10.1128/JVI.77.15.8366-8377.2003.</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6. Kew OM, Wright PF, Agol VI, Delpeyroux F, Shimizu H, Nathanson N, et al. Policy and Practice Circulating vaccine-derived polioviruses: current state of knowledge. Bull World Health Organ. 2004;82.</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7. World Health Organization. Rationale and timelines for OPV withdrawal. 2016. https://web.archive.org/web/20160802182547/http://www.who.int/immunization/diseases/poliomyelitis/endgame_objective2/oral_polio_vaccine/planning/en/. Accessed 2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8. Koopman J S, Henry, Park J H, Eisenberg M C, Ionides E L, Eisenberg J N. Dynamics Affecting the Risk of Silent Circulation When Oral Polio Vaccination Is Stopped.</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9. Thompson KM, Duintjer Tebbens RJ. Modeling the Dynamics of Oral Poliovirus Vaccine Cessation.</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0. Korotkova EA, Park R, Cherkasova EA, Lipskaya GY, Chumakov KM, Feldman E V., et al. Retrospective Analysis of a Local Cessation of Vaccination against Poliomyelitis: a Possible Scenario for the Future. J Virol. 2003;77:12460–5. doi:10.1128/JVI.77.23.12460-12465.2003.</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1. Shimizu H, Thorley B, Paladin FJ, Brussen KA, Stambos V, Yuen L, et al. Circulation of Type 1 Vaccine-Derived Poliovirus in the Philippines in 2001. J Virol. 2004;78:13512–21. doi:10.1128/JVI.78.24.13512-13521.200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2. Martín J, Ferguson GL, Wood DJ, Minor PD. The Vaccine Origin of the 1968 Epidemic of Type 3 Poliomyelitis in Poland. Virology. 2000;278:42–9. doi:10.1006/viro.2000.061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lastRenderedPageBreak/>
        <w:t>13. Centers for Disease Control and Prevention. Update on Vaccine-Derived Polioviruses - Worldwide, January 2006-August 2007. MMWR. 2007;56:996–1001.</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4. EMOD Documentation. 2016. http://idmod.org/idmdoc/#EMOD_top/GettingStartedTOC.htm. Accessed 2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5. POLIS: The polio information system. https://extranet.who.int/polis/Search. Accessed 2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6. Klein DJ, Baym M, Eckhoff P, Alonso P, Brown G, Arevalo-Herrera M, et al. The Separatrix Algorithm for Synthesis and Analysis of Stochastic Simulations with Applications in Disease Modeling. PLoS One. 2014;9:e103467. doi:10.1371/journal.pone.0103467.</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7. Hird TR, Grassly NC. Systematic review of mucosal immunity induced by oral and inactivated poliovirus vaccines against virus shedding following oral poliovirus challenge. PLoS Pathog. 2012;8:e1002599. doi:10.1371/journal.ppat.1002599.</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8. Asturias EJ, Bandyopadhyay AS, Self S, Rivera L, Saez-Llorens X, Lopez E, et al. Humoral and intestinal immunity induced by new schedules of bivalent oral poliovirus vaccine and one or two doses of inactivated poliovirus vaccine in Latin American infants: an open-label randomised controlled trial. Lancet. 2016;388:158–69. doi:10.1016/S0140-6736(16)00703-0.</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19. O’Ryan M, Bandyopadhyay AS, Villena R, Espinoza M, Novoa J, Weldon WC, et al. Inactivated poliovirus vaccine given alone or in a sequential schedule with bivalent oral poliovirus vaccine in Chilean infants: a randomised, controlled, open-label, phase 4, non-inferiority study. Lancet Infect Dis. 2015;15:1273–82. doi:10.1016/S1473-3099(15)00219-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 xml:space="preserve">20. John J, Giri S, Karthikeyan AS, Iturriza-Gomara M, Muliyil J, Abraham A, et al. Effect of a single inactivated poliovirus vaccine dose on intestinal immunity against poliovirus in children previously given oral vaccine: an open-label, randomised controlled trial. Lancet (London, England). 2014;384:1505–12. </w:t>
      </w:r>
      <w:r w:rsidRPr="00276619">
        <w:rPr>
          <w:rFonts w:ascii="Calibri" w:hAnsi="Calibri" w:cs="Times New Roman"/>
          <w:noProof/>
          <w:szCs w:val="24"/>
        </w:rPr>
        <w:lastRenderedPageBreak/>
        <w:t>doi:10.1016/S0140-6736(14)60934-X.</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1. Jafari H, Deshpande JM, Sutter RW, Bahl S, Verma H, Ahmad M, et al. Polio eradication. Efficacy of inactivated poliovirus vaccine in India. Science. 2014;345:922–5. doi:10.1126/science.125500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2. World Health Organization Media Centre. Government of Nigeria reports 2 wild polio cases, first since July 2014. WHO. 2016. https://web.archive.org/web/20160818185430/http://www.who.int/mediacentre/news/releases/2016/nigeria-polio/en/. Accessed 18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3. Global Polio Eradication Initiative. Key Countries, Nigeria; June 20, 2016. 2016. https://web.archive.org/web/20160620214959/http://www.polioeradication.org/Keycountries/Nigeria%2528cVDPV%2529.aspx. Accessed 1 Jan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4. Beale AJ. Efficacy and safety of oral poliovirus vaccine and inactivated poliovirus vaccine. Pediatr Infect Dis J. 1991;10:970–2. http://www.ncbi.nlm.nih.gov/pubmed/1766724. Accessed 9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5. Stickle G. Observed and Expected Poliomyelitis in the United States, 1958-1961. Am J Public Health. 1964;54:1222–9.</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6. Ghendon Y, Sanakoyeva I. Comparison of the resistance of the intestinal tract to poliomyelitis virus (Sabin’s strains) in persons after naturally and experimentally acquired immunity. Acta Virol. 1961. https://scholar.google.com/scholar?q=+Acta+Virol+1961+%253B5%253A265-73&amp;btnG=&amp;hl=en&amp;as_sdt=0%252C48#0. Accessed 17 Sep 2015.</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7. Wringe A, Fine PEM, Sutter RW, Kew OM. Estimating the Extent of Vaccine-Derived Poliovirus Infection. PLoS One. 2008;3:e3433. doi:10.1371/journal.pone.0003433.</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 xml:space="preserve">28. Wassilak S, Pate MA, Wannemuehler K, Jenks J, Burns C, Chenoweth P, et al. Outbreak of Type 2 Vaccine-Derived Poliovirus in Nigeria: Emergence and Widespread Circulation in an Underimmunized </w:t>
      </w:r>
      <w:r w:rsidRPr="00276619">
        <w:rPr>
          <w:rFonts w:ascii="Calibri" w:hAnsi="Calibri" w:cs="Times New Roman"/>
          <w:noProof/>
          <w:szCs w:val="24"/>
        </w:rPr>
        <w:lastRenderedPageBreak/>
        <w:t>Population. J Infect Dis. 2011;203:898–909. doi:10.1093/infdis/jiq140.</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29. Global Polio Eradication Initiative. Polio this week as of 17 August 2016. 2016. https://web.archive.org/web/20160818185304/http://www.polioeradication.org/dataandmonitoring/poliothisweek.aspx. Accessed 18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0. ECDC. Monitoring current threats: ECDC Communicable... 2014. https://web.archive.org/web/20160810013610/http://ecdc.europa.eu/en/press/news/_layouts/forms/News_DispForm.aspx?List=8db7286c-fe2d-476c-9133-18ff4cb1b568&amp;ID=1065. Accessed 9 Aug 201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1. Dunn G, Klapsa D, Wilton T, Stone L, Minor PD, Martin J, et al. Twenty-Eight Years of Poliovirus Replication in an Immunodeficient Individual: Impact on the Global Polio Eradication Initiative. PLOS Pathog. 2015;11:e1005114. doi:10.1371/journal.ppat.100511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2. Bandyopadhyay AS, Garon J, Seib K, Orenstein WA. Polio vaccination: past, present and future. Future Microbiol. 2015;10:791–808. doi:10.2217/fmb.15.19.</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3. Macadam AJ, Ferguson G, Stone DM, Meredith J, Knowlson S, Auda G, et al. Rational design of genetically stable, live-attenuated poliovirus vaccines of all three serotypes: relevance to poliomyelitis eradication. J Virol. 2006;80:8653–63. doi:10.1128/JVI.00370-06.</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4. Lauring AS, Jones JO, Andino R. Rationalizing the development of live attenuated virus vaccines. Nat Biotechnol. 2010;28:573–9. doi:10.1038/nbt.1635.</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5. National Population Commission - Federal Republic of Nigeria, ICF International. Nigeria Demographic and Health Survey, 2013 - Final Report. 201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6. Behrend MR, Hu H, Nigmatulina KR, Eckhoff P. A quantitative survey of the literature on poliovirus infection and immunity. Int J Infect Dis. 2014;18:4–13.</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lastRenderedPageBreak/>
        <w:t>37. Duintjer Tebbens RJ, Pallansch MA, Kalkowska DA, Wassilak SGF, Cochi SL, Thompson KM. Characterizing poliovirus transmission and evolution: insights from modeling experiences with wild and vaccine-related polioviruses. Risk Anal. 2013;33:703–49. doi:10.1111/risa.12044.</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8. Wesolowski A, Buckee CO, Pindolia DK, Eagle N, Smith DL, Garcia AJ, et al. The Use of Census Migration Data to Approximate Human Movement Patterns across Temporal Scales. PLoS One. 2013;8:e52971. doi:10.1371/journal.pone.0052971.</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39. Duintjer Tebbens RJ, Pallansch MA, Kim J-H, Burns CC, Kew OM, Oberste MS, et al. Oral poliovirus vaccine evolution and insights relevant to modeling the risks of circulating vaccine-derived polioviruses (cVDPVs). Risk Anal. 2013;33:680–702. doi:10.1111/risa.12022.</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40. Raftery AE, Bao L. Estimating and Projecting Trends in HIV/AIDS Generalized Epidemics Using Incremental Mixture Importance Sampling. Biometrics. 2010;66:1162–73. doi:10.1111/j.1541-0420.2010.01399.x.</w:t>
      </w:r>
    </w:p>
    <w:p w:rsidR="00276619" w:rsidRPr="00276619" w:rsidRDefault="00276619" w:rsidP="00D74C03">
      <w:pPr>
        <w:widowControl w:val="0"/>
        <w:autoSpaceDE w:val="0"/>
        <w:autoSpaceDN w:val="0"/>
        <w:adjustRightInd w:val="0"/>
        <w:spacing w:line="480" w:lineRule="auto"/>
        <w:rPr>
          <w:rFonts w:ascii="Calibri" w:hAnsi="Calibri" w:cs="Times New Roman"/>
          <w:noProof/>
          <w:szCs w:val="24"/>
        </w:rPr>
      </w:pPr>
      <w:r w:rsidRPr="00276619">
        <w:rPr>
          <w:rFonts w:ascii="Calibri" w:hAnsi="Calibri" w:cs="Times New Roman"/>
          <w:noProof/>
          <w:szCs w:val="24"/>
        </w:rPr>
        <w:t>41. Upfill-Brown AM, Lyons HM, Pate MA, Shuaib F, Baig S, Hu H, et al. Predictive spatial risk model of poliovirus to aid prioritization and hasten eradication in Nigeria. BMC Med. 2014;12:92. doi:10.1186/1741-7015-12-92.</w:t>
      </w:r>
    </w:p>
    <w:p w:rsidR="00276619" w:rsidRPr="00276619" w:rsidRDefault="00276619" w:rsidP="00D74C03">
      <w:pPr>
        <w:widowControl w:val="0"/>
        <w:autoSpaceDE w:val="0"/>
        <w:autoSpaceDN w:val="0"/>
        <w:adjustRightInd w:val="0"/>
        <w:spacing w:line="480" w:lineRule="auto"/>
        <w:rPr>
          <w:rFonts w:ascii="Calibri" w:hAnsi="Calibri"/>
          <w:noProof/>
        </w:rPr>
      </w:pPr>
      <w:r w:rsidRPr="00276619">
        <w:rPr>
          <w:rFonts w:ascii="Calibri" w:hAnsi="Calibri" w:cs="Times New Roman"/>
          <w:noProof/>
          <w:szCs w:val="24"/>
        </w:rPr>
        <w:t>42. WorldPop Collaboration. Worldpop - Selected Data: Africa &amp;gt; Whole Continent &amp;gt; Population 2010. 2012. http://www.worldpop.org.uk/data/summary/?contselect=Africa&amp;countselect=Whole+Continent&amp;typeselect=Population+2010. Accessed 24 Aug 2016.</w:t>
      </w:r>
    </w:p>
    <w:p w:rsidR="00303969" w:rsidRDefault="00BD21E4" w:rsidP="00D74C03">
      <w:pPr>
        <w:spacing w:line="480" w:lineRule="auto"/>
      </w:pPr>
      <w:r>
        <w:fldChar w:fldCharType="end"/>
      </w:r>
    </w:p>
    <w:p w:rsidR="003B6710" w:rsidRPr="00F44159" w:rsidRDefault="003B6710" w:rsidP="00D74C03">
      <w:pPr>
        <w:spacing w:line="480" w:lineRule="auto"/>
        <w:rPr>
          <w:b/>
          <w:sz w:val="28"/>
        </w:rPr>
      </w:pPr>
      <w:r w:rsidRPr="00F44159">
        <w:rPr>
          <w:b/>
          <w:sz w:val="28"/>
        </w:rPr>
        <w:t>Figure Legends</w:t>
      </w:r>
    </w:p>
    <w:p w:rsidR="003B6710" w:rsidRDefault="003B6710" w:rsidP="00D74C03">
      <w:pPr>
        <w:keepNext/>
        <w:spacing w:line="480" w:lineRule="auto"/>
      </w:pPr>
    </w:p>
    <w:p w:rsidR="003B6710" w:rsidRDefault="003B6710" w:rsidP="00D74C03">
      <w:pPr>
        <w:pStyle w:val="Caption"/>
        <w:spacing w:line="480" w:lineRule="auto"/>
      </w:pPr>
      <w:bookmarkStart w:id="3" w:name="_Ref458507029"/>
      <w:r>
        <w:t xml:space="preserve">Figure </w:t>
      </w:r>
      <w:r w:rsidR="00D8255C">
        <w:fldChar w:fldCharType="begin"/>
      </w:r>
      <w:r w:rsidR="00D8255C">
        <w:instrText xml:space="preserve"> </w:instrText>
      </w:r>
      <w:r w:rsidR="00D8255C">
        <w:instrText xml:space="preserve">SEQ Figure \* ARABIC </w:instrText>
      </w:r>
      <w:r w:rsidR="00D8255C">
        <w:fldChar w:fldCharType="separate"/>
      </w:r>
      <w:r w:rsidR="00BF0472">
        <w:rPr>
          <w:noProof/>
        </w:rPr>
        <w:t>1</w:t>
      </w:r>
      <w:r w:rsidR="00D8255C">
        <w:rPr>
          <w:noProof/>
        </w:rPr>
        <w:fldChar w:fldCharType="end"/>
      </w:r>
      <w:bookmarkEnd w:id="3"/>
      <w:r>
        <w:t>: Example output from a single Separatrix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 The colored surface represents the probability that the OPV2 used in outbreak response continues to circulate, outside of the response region, 9 months after the final response campaign. The black solid line represents the parameter contour along which this probability is 50%. Gray crosses represent simulations in which this exportation and survival outcome occurs, and gray circles represent those in which it does not. The thin</w:t>
      </w:r>
      <w:r w:rsidRPr="00135F8B">
        <w:t xml:space="preserve"> </w:t>
      </w:r>
      <w:r>
        <w:t>black dashed box indicates migration rates that are preferred by a calibration to a single travelling WPV1 outbreak in the region, in 2008. The distribution of simulated points illustrates the behavior of the algorithm; the first round of the separatrix algorithm broadly explores the space, and the second concentrates simulations around the contour of interest.</w:t>
      </w:r>
    </w:p>
    <w:p w:rsidR="007C00F5" w:rsidRPr="007C00F5" w:rsidRDefault="007C00F5" w:rsidP="00D74C03">
      <w:pPr>
        <w:spacing w:line="480" w:lineRule="auto"/>
      </w:pPr>
    </w:p>
    <w:p w:rsidR="003B6710" w:rsidRDefault="003B6710" w:rsidP="00D74C03">
      <w:pPr>
        <w:pStyle w:val="Caption"/>
        <w:spacing w:line="480" w:lineRule="auto"/>
      </w:pPr>
      <w:bookmarkStart w:id="4" w:name="_Ref458507038"/>
      <w:r>
        <w:t xml:space="preserve">Figure </w:t>
      </w:r>
      <w:r w:rsidR="00D8255C">
        <w:fldChar w:fldCharType="begin"/>
      </w:r>
      <w:r w:rsidR="00D8255C">
        <w:instrText xml:space="preserve"> SEQ Figure \* ARABIC </w:instrText>
      </w:r>
      <w:r w:rsidR="00D8255C">
        <w:fldChar w:fldCharType="separate"/>
      </w:r>
      <w:r w:rsidR="00BF0472">
        <w:rPr>
          <w:noProof/>
        </w:rPr>
        <w:t>2</w:t>
      </w:r>
      <w:r w:rsidR="00D8255C">
        <w:rPr>
          <w:noProof/>
        </w:rPr>
        <w:fldChar w:fldCharType="end"/>
      </w:r>
      <w:bookmarkEnd w:id="4"/>
      <w:r>
        <w:t>: Position of the 50% separatrix line as the R</w:t>
      </w:r>
      <w:r>
        <w:rPr>
          <w:vertAlign w:val="subscript"/>
        </w:rPr>
        <w:t>0</w:t>
      </w:r>
      <w:r>
        <w:t xml:space="preserve"> profile of OPV2 varies, at constant </w:t>
      </w:r>
      <w:r>
        <w:rPr>
          <w:i w:val="0"/>
        </w:rPr>
        <w:t>λ</w:t>
      </w:r>
      <w:r>
        <w:t>= 60 days, N</w:t>
      </w:r>
      <w:r>
        <w:softHyphen/>
      </w:r>
      <w:r>
        <w:rPr>
          <w:vertAlign w:val="subscript"/>
        </w:rPr>
        <w:t>IPV</w:t>
      </w:r>
      <w:r>
        <w:t xml:space="preserve">= 1, </w:t>
      </w:r>
      <w:r>
        <w:rPr>
          <w:i w:val="0"/>
        </w:rPr>
        <w:t>c</w:t>
      </w:r>
      <w:r>
        <w:t>= 1. The solid and dashed lines respectively indicate f=0.5 and f=0.25, while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 The initial R</w:t>
      </w:r>
      <w:r>
        <w:rPr>
          <w:vertAlign w:val="subscript"/>
        </w:rPr>
        <w:t>0</w:t>
      </w:r>
      <w:r>
        <w:t xml:space="preserve"> multiplier has a comparatively small effect, but a lower initial R</w:t>
      </w:r>
      <w:r>
        <w:rPr>
          <w:vertAlign w:val="subscript"/>
        </w:rPr>
        <w:t>0</w:t>
      </w:r>
      <w:r>
        <w:t xml:space="preserve"> does also mitigate the survival risk. </w:t>
      </w:r>
    </w:p>
    <w:p w:rsidR="007C00F5" w:rsidRPr="007C00F5" w:rsidRDefault="007C00F5" w:rsidP="00D74C03">
      <w:pPr>
        <w:spacing w:line="480" w:lineRule="auto"/>
      </w:pPr>
    </w:p>
    <w:p w:rsidR="003B6710" w:rsidRDefault="003B6710" w:rsidP="00D74C03">
      <w:pPr>
        <w:pStyle w:val="Caption"/>
        <w:spacing w:line="480" w:lineRule="auto"/>
      </w:pPr>
      <w:bookmarkStart w:id="5" w:name="_Ref458507046"/>
      <w:r>
        <w:t xml:space="preserve">Figure </w:t>
      </w:r>
      <w:r w:rsidR="00D8255C">
        <w:fldChar w:fldCharType="begin"/>
      </w:r>
      <w:r w:rsidR="00D8255C">
        <w:instrText xml:space="preserve"> SEQ Figure \* ARABIC </w:instrText>
      </w:r>
      <w:r w:rsidR="00D8255C">
        <w:fldChar w:fldCharType="separate"/>
      </w:r>
      <w:r w:rsidR="00BF0472">
        <w:rPr>
          <w:noProof/>
        </w:rPr>
        <w:t>3</w:t>
      </w:r>
      <w:r w:rsidR="00D8255C">
        <w:rPr>
          <w:noProof/>
        </w:rPr>
        <w:fldChar w:fldCharType="end"/>
      </w:r>
      <w:bookmarkEnd w:id="5"/>
      <w:r>
        <w:t xml:space="preserve">: Position of the 50% separatrix line as number of IPV doses in routine immunization varies, at constant </w:t>
      </w:r>
      <w:r>
        <w:rPr>
          <w:i w:val="0"/>
        </w:rPr>
        <w:t>λ</w:t>
      </w:r>
      <w:r>
        <w:t xml:space="preserve">= 60 days, f = 0.5, </w:t>
      </w:r>
      <w:r>
        <w:rPr>
          <w:i w:val="0"/>
        </w:rPr>
        <w:t>c</w:t>
      </w:r>
      <w:r>
        <w:t>= 1. The dashed and solid lines respectively indicate N</w:t>
      </w:r>
      <w:r>
        <w:softHyphen/>
      </w:r>
      <w:r>
        <w:rPr>
          <w:vertAlign w:val="subscript"/>
        </w:rPr>
        <w:t>IPV</w:t>
      </w:r>
      <w:r>
        <w:t xml:space="preserve"> = 0 or 1, and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Under the assumptions made in this model regarding the population-level effects of IPV dosing, an additional dose of IPV in routine immunization in the cohort born after cessation provides a strong mitigating effect on the risk of OPV2 survival and circulation at low R</w:t>
      </w:r>
      <w:r>
        <w:rPr>
          <w:vertAlign w:val="subscript"/>
        </w:rPr>
        <w:t>0</w:t>
      </w:r>
      <w:r>
        <w:t>; the mitigating effect declines as the R</w:t>
      </w:r>
      <w:r>
        <w:rPr>
          <w:vertAlign w:val="subscript"/>
        </w:rPr>
        <w:t>0</w:t>
      </w:r>
      <w:r>
        <w:t xml:space="preserve"> of the reverted virus increases. </w:t>
      </w:r>
    </w:p>
    <w:p w:rsidR="007C00F5" w:rsidRPr="007C00F5" w:rsidRDefault="007C00F5" w:rsidP="00D74C03">
      <w:pPr>
        <w:spacing w:line="480" w:lineRule="auto"/>
      </w:pPr>
    </w:p>
    <w:p w:rsidR="004F1E70" w:rsidRPr="00303969" w:rsidRDefault="003B6710" w:rsidP="00D74C03">
      <w:pPr>
        <w:pStyle w:val="Caption"/>
        <w:spacing w:line="480" w:lineRule="auto"/>
      </w:pPr>
      <w:bookmarkStart w:id="6" w:name="_Ref459738705"/>
      <w:r>
        <w:lastRenderedPageBreak/>
        <w:t xml:space="preserve">Figure </w:t>
      </w:r>
      <w:r w:rsidR="00D8255C">
        <w:fldChar w:fldCharType="begin"/>
      </w:r>
      <w:r w:rsidR="00D8255C">
        <w:instrText xml:space="preserve"> SEQ </w:instrText>
      </w:r>
      <w:r w:rsidR="00D8255C">
        <w:instrText xml:space="preserve">Figure \* ARABIC </w:instrText>
      </w:r>
      <w:r w:rsidR="00D8255C">
        <w:fldChar w:fldCharType="separate"/>
      </w:r>
      <w:r w:rsidR="00BF0472">
        <w:rPr>
          <w:noProof/>
        </w:rPr>
        <w:t>4</w:t>
      </w:r>
      <w:r w:rsidR="00D8255C">
        <w:rPr>
          <w:noProof/>
        </w:rPr>
        <w:fldChar w:fldCharType="end"/>
      </w:r>
      <w:bookmarkEnd w:id="6"/>
      <w:r>
        <w:t>: Dependence of the position of the 50% separatrix line on immunity levels in the cohort of children born before cessation: 100% immunity (dashed lines) vs. immunity induced by 3 rounds of OPV at 80% coverage, 50% take (solid lines). All lines at constant f=0.5, N</w:t>
      </w:r>
      <w:r>
        <w:softHyphen/>
      </w:r>
      <w:r>
        <w:rPr>
          <w:vertAlign w:val="subscript"/>
        </w:rPr>
        <w:t>IPV</w:t>
      </w:r>
      <w:r>
        <w:t xml:space="preserve">= 1, </w:t>
      </w:r>
      <w:r>
        <w:rPr>
          <w:i w:val="0"/>
        </w:rPr>
        <w:t>c</w:t>
      </w:r>
      <w:r>
        <w:t xml:space="preserve">= 1, </w:t>
      </w:r>
      <w:r>
        <w:rPr>
          <w:i w:val="0"/>
        </w:rPr>
        <w:t>λ</w:t>
      </w:r>
      <w:r>
        <w:t>= 60 days.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The thin</w:t>
      </w:r>
      <w:r w:rsidRPr="00135F8B">
        <w:t xml:space="preserve"> </w:t>
      </w:r>
      <w:r>
        <w:t>black dashed box indicates migration rates that are preferred by a calibration to a single travelling WPV1 outbreak in the region, in 2008. 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OPV2 transmission in this model.</w:t>
      </w:r>
    </w:p>
    <w:sectPr w:rsidR="004F1E70" w:rsidRPr="00303969" w:rsidSect="00D74C0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255C" w:rsidRDefault="00D8255C" w:rsidP="00FA17D3">
      <w:pPr>
        <w:spacing w:after="0" w:line="240" w:lineRule="auto"/>
      </w:pPr>
      <w:r>
        <w:separator/>
      </w:r>
    </w:p>
  </w:endnote>
  <w:endnote w:type="continuationSeparator" w:id="0">
    <w:p w:rsidR="00D8255C" w:rsidRDefault="00D8255C"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255C" w:rsidRDefault="00D8255C" w:rsidP="00FA17D3">
      <w:pPr>
        <w:spacing w:after="0" w:line="240" w:lineRule="auto"/>
      </w:pPr>
      <w:r>
        <w:separator/>
      </w:r>
    </w:p>
  </w:footnote>
  <w:footnote w:type="continuationSeparator" w:id="0">
    <w:p w:rsidR="00D8255C" w:rsidRDefault="00D8255C"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0122A"/>
    <w:rsid w:val="0001675C"/>
    <w:rsid w:val="000235C2"/>
    <w:rsid w:val="0002746B"/>
    <w:rsid w:val="00032696"/>
    <w:rsid w:val="00042C1F"/>
    <w:rsid w:val="000474EC"/>
    <w:rsid w:val="00052844"/>
    <w:rsid w:val="00064558"/>
    <w:rsid w:val="00066525"/>
    <w:rsid w:val="000668F0"/>
    <w:rsid w:val="0007724D"/>
    <w:rsid w:val="00095870"/>
    <w:rsid w:val="000A0559"/>
    <w:rsid w:val="000C6D48"/>
    <w:rsid w:val="000D4E42"/>
    <w:rsid w:val="000D4F42"/>
    <w:rsid w:val="000D5EB3"/>
    <w:rsid w:val="00131612"/>
    <w:rsid w:val="00135F8B"/>
    <w:rsid w:val="00147F98"/>
    <w:rsid w:val="00147FE4"/>
    <w:rsid w:val="00151ACC"/>
    <w:rsid w:val="00183817"/>
    <w:rsid w:val="0019194C"/>
    <w:rsid w:val="001A18CF"/>
    <w:rsid w:val="001C259D"/>
    <w:rsid w:val="001C4875"/>
    <w:rsid w:val="001D1E40"/>
    <w:rsid w:val="001E054D"/>
    <w:rsid w:val="001E0B8F"/>
    <w:rsid w:val="001E7181"/>
    <w:rsid w:val="001F110C"/>
    <w:rsid w:val="002002F9"/>
    <w:rsid w:val="0020391B"/>
    <w:rsid w:val="00214683"/>
    <w:rsid w:val="00217399"/>
    <w:rsid w:val="002218A0"/>
    <w:rsid w:val="0022327B"/>
    <w:rsid w:val="0022567F"/>
    <w:rsid w:val="00231906"/>
    <w:rsid w:val="002349E5"/>
    <w:rsid w:val="002470EB"/>
    <w:rsid w:val="0024764B"/>
    <w:rsid w:val="002613BD"/>
    <w:rsid w:val="00276619"/>
    <w:rsid w:val="00280B3B"/>
    <w:rsid w:val="00284653"/>
    <w:rsid w:val="0028632F"/>
    <w:rsid w:val="002973C1"/>
    <w:rsid w:val="002A2075"/>
    <w:rsid w:val="002B719C"/>
    <w:rsid w:val="002E2D12"/>
    <w:rsid w:val="002E5578"/>
    <w:rsid w:val="003003E0"/>
    <w:rsid w:val="00303969"/>
    <w:rsid w:val="00312E75"/>
    <w:rsid w:val="00315AC1"/>
    <w:rsid w:val="00327B97"/>
    <w:rsid w:val="00333916"/>
    <w:rsid w:val="00341899"/>
    <w:rsid w:val="00355017"/>
    <w:rsid w:val="003567A6"/>
    <w:rsid w:val="0036758D"/>
    <w:rsid w:val="003B05AF"/>
    <w:rsid w:val="003B1297"/>
    <w:rsid w:val="003B3437"/>
    <w:rsid w:val="003B6710"/>
    <w:rsid w:val="003C3B71"/>
    <w:rsid w:val="003C67F9"/>
    <w:rsid w:val="003D0AC8"/>
    <w:rsid w:val="003D436C"/>
    <w:rsid w:val="003E0761"/>
    <w:rsid w:val="003F3FB0"/>
    <w:rsid w:val="00426D73"/>
    <w:rsid w:val="00430F07"/>
    <w:rsid w:val="00431E75"/>
    <w:rsid w:val="00445614"/>
    <w:rsid w:val="00452A90"/>
    <w:rsid w:val="0046066F"/>
    <w:rsid w:val="00492935"/>
    <w:rsid w:val="00495242"/>
    <w:rsid w:val="004A2365"/>
    <w:rsid w:val="004A44A8"/>
    <w:rsid w:val="004A689C"/>
    <w:rsid w:val="004B5C97"/>
    <w:rsid w:val="004E55E5"/>
    <w:rsid w:val="004E5EB2"/>
    <w:rsid w:val="004E69F0"/>
    <w:rsid w:val="004F1E70"/>
    <w:rsid w:val="00507A04"/>
    <w:rsid w:val="00515CA9"/>
    <w:rsid w:val="00515F27"/>
    <w:rsid w:val="00516BE8"/>
    <w:rsid w:val="005320C3"/>
    <w:rsid w:val="005455CC"/>
    <w:rsid w:val="00550B12"/>
    <w:rsid w:val="00554D9A"/>
    <w:rsid w:val="00565135"/>
    <w:rsid w:val="0057483B"/>
    <w:rsid w:val="00575461"/>
    <w:rsid w:val="0059528B"/>
    <w:rsid w:val="005A1A32"/>
    <w:rsid w:val="006074C9"/>
    <w:rsid w:val="00627EBE"/>
    <w:rsid w:val="006315B7"/>
    <w:rsid w:val="00641403"/>
    <w:rsid w:val="006460EA"/>
    <w:rsid w:val="00651C66"/>
    <w:rsid w:val="00667E1B"/>
    <w:rsid w:val="00671C12"/>
    <w:rsid w:val="006C2693"/>
    <w:rsid w:val="006E5881"/>
    <w:rsid w:val="00730F4E"/>
    <w:rsid w:val="00735904"/>
    <w:rsid w:val="0074169D"/>
    <w:rsid w:val="00741D79"/>
    <w:rsid w:val="00761021"/>
    <w:rsid w:val="007622A5"/>
    <w:rsid w:val="00784B72"/>
    <w:rsid w:val="007A50D5"/>
    <w:rsid w:val="007B49C0"/>
    <w:rsid w:val="007C00F5"/>
    <w:rsid w:val="007D021E"/>
    <w:rsid w:val="007E53D3"/>
    <w:rsid w:val="007E56D1"/>
    <w:rsid w:val="007F362D"/>
    <w:rsid w:val="007F3726"/>
    <w:rsid w:val="00813A60"/>
    <w:rsid w:val="008318A7"/>
    <w:rsid w:val="00840862"/>
    <w:rsid w:val="008449F6"/>
    <w:rsid w:val="00861C15"/>
    <w:rsid w:val="008657DE"/>
    <w:rsid w:val="0086592D"/>
    <w:rsid w:val="0086619C"/>
    <w:rsid w:val="00866487"/>
    <w:rsid w:val="00871D7B"/>
    <w:rsid w:val="00877DE1"/>
    <w:rsid w:val="00882167"/>
    <w:rsid w:val="008A0C96"/>
    <w:rsid w:val="008B045C"/>
    <w:rsid w:val="008C06D5"/>
    <w:rsid w:val="008F03D7"/>
    <w:rsid w:val="009263E4"/>
    <w:rsid w:val="00941AD1"/>
    <w:rsid w:val="00954681"/>
    <w:rsid w:val="00970775"/>
    <w:rsid w:val="00976618"/>
    <w:rsid w:val="00976734"/>
    <w:rsid w:val="009802C8"/>
    <w:rsid w:val="009A723C"/>
    <w:rsid w:val="009A7855"/>
    <w:rsid w:val="009C067A"/>
    <w:rsid w:val="009C3C47"/>
    <w:rsid w:val="009C5FA9"/>
    <w:rsid w:val="009F0FD0"/>
    <w:rsid w:val="009F584D"/>
    <w:rsid w:val="009F645B"/>
    <w:rsid w:val="00A12D22"/>
    <w:rsid w:val="00A20285"/>
    <w:rsid w:val="00A30AA5"/>
    <w:rsid w:val="00A4246F"/>
    <w:rsid w:val="00A42D77"/>
    <w:rsid w:val="00A672AC"/>
    <w:rsid w:val="00A714EF"/>
    <w:rsid w:val="00A971AE"/>
    <w:rsid w:val="00AA3B86"/>
    <w:rsid w:val="00AA6D91"/>
    <w:rsid w:val="00AC0729"/>
    <w:rsid w:val="00AC138C"/>
    <w:rsid w:val="00AD1A9E"/>
    <w:rsid w:val="00AE318F"/>
    <w:rsid w:val="00AE6016"/>
    <w:rsid w:val="00AF1910"/>
    <w:rsid w:val="00B02CAD"/>
    <w:rsid w:val="00B113E9"/>
    <w:rsid w:val="00B22C72"/>
    <w:rsid w:val="00B4570A"/>
    <w:rsid w:val="00B469DB"/>
    <w:rsid w:val="00B7354E"/>
    <w:rsid w:val="00B95433"/>
    <w:rsid w:val="00B97900"/>
    <w:rsid w:val="00BB22E3"/>
    <w:rsid w:val="00BB69AA"/>
    <w:rsid w:val="00BC01BA"/>
    <w:rsid w:val="00BD21E4"/>
    <w:rsid w:val="00BE0514"/>
    <w:rsid w:val="00BE08C5"/>
    <w:rsid w:val="00BF0472"/>
    <w:rsid w:val="00C125E7"/>
    <w:rsid w:val="00C245C8"/>
    <w:rsid w:val="00C2770C"/>
    <w:rsid w:val="00C46D03"/>
    <w:rsid w:val="00C63835"/>
    <w:rsid w:val="00C73742"/>
    <w:rsid w:val="00C73D39"/>
    <w:rsid w:val="00C75644"/>
    <w:rsid w:val="00CB0A71"/>
    <w:rsid w:val="00CB1E5B"/>
    <w:rsid w:val="00CB471D"/>
    <w:rsid w:val="00CC5BCC"/>
    <w:rsid w:val="00CE40E0"/>
    <w:rsid w:val="00D058B7"/>
    <w:rsid w:val="00D16DA9"/>
    <w:rsid w:val="00D170AE"/>
    <w:rsid w:val="00D201A7"/>
    <w:rsid w:val="00D239C9"/>
    <w:rsid w:val="00D23B51"/>
    <w:rsid w:val="00D37C40"/>
    <w:rsid w:val="00D57D11"/>
    <w:rsid w:val="00D729C4"/>
    <w:rsid w:val="00D74C03"/>
    <w:rsid w:val="00D8255C"/>
    <w:rsid w:val="00DA4E13"/>
    <w:rsid w:val="00DD4EC4"/>
    <w:rsid w:val="00DE0CE8"/>
    <w:rsid w:val="00DF3C20"/>
    <w:rsid w:val="00E102E2"/>
    <w:rsid w:val="00E10BB5"/>
    <w:rsid w:val="00E26F86"/>
    <w:rsid w:val="00E52701"/>
    <w:rsid w:val="00E53158"/>
    <w:rsid w:val="00E61FBE"/>
    <w:rsid w:val="00E71EC5"/>
    <w:rsid w:val="00E81051"/>
    <w:rsid w:val="00E845D6"/>
    <w:rsid w:val="00EA23E9"/>
    <w:rsid w:val="00EA44C2"/>
    <w:rsid w:val="00EA768A"/>
    <w:rsid w:val="00EB35A2"/>
    <w:rsid w:val="00EB4FCD"/>
    <w:rsid w:val="00EC002F"/>
    <w:rsid w:val="00EC38F0"/>
    <w:rsid w:val="00EF2D0E"/>
    <w:rsid w:val="00F15AF5"/>
    <w:rsid w:val="00F22E71"/>
    <w:rsid w:val="00F44159"/>
    <w:rsid w:val="00F44B6B"/>
    <w:rsid w:val="00F550B6"/>
    <w:rsid w:val="00F74B92"/>
    <w:rsid w:val="00F968AB"/>
    <w:rsid w:val="00FA17D3"/>
    <w:rsid w:val="00FA3F22"/>
    <w:rsid w:val="00FC7ED0"/>
    <w:rsid w:val="00FD5B6A"/>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87742A"/>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 w:type="character" w:styleId="LineNumber">
    <w:name w:val="line number"/>
    <w:basedOn w:val="DefaultParagraphFont"/>
    <w:uiPriority w:val="99"/>
    <w:semiHidden/>
    <w:unhideWhenUsed/>
    <w:rsid w:val="00D74C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rthy@idmod.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dropbox.com/sh/vqk8878p1ch9oog/AACyBjP96-lh6qOOU_zgBIOCa?dl=0" TargetMode="External"/><Relationship Id="rId4" Type="http://schemas.openxmlformats.org/officeDocument/2006/relationships/settings" Target="settings.xml"/><Relationship Id="rId9" Type="http://schemas.openxmlformats.org/officeDocument/2006/relationships/hyperlink" Target="https://github.com/AMUG/OPV_PostCessation_Response_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E501B-D78D-4470-AD6D-319A7F531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2</Pages>
  <Words>38098</Words>
  <Characters>217165</Characters>
  <Application>Microsoft Office Word</Application>
  <DocSecurity>0</DocSecurity>
  <Lines>1809</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8</cp:revision>
  <cp:lastPrinted>2017-01-19T21:34:00Z</cp:lastPrinted>
  <dcterms:created xsi:type="dcterms:W3CDTF">2017-01-19T21:30:00Z</dcterms:created>
  <dcterms:modified xsi:type="dcterms:W3CDTF">2017-02-07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iomed-central</vt:lpwstr>
  </property>
  <property fmtid="{D5CDD505-2E9C-101B-9397-08002B2CF9AE}" pid="12" name="Mendeley Recent Style Name 4_1">
    <vt:lpwstr>BioMed Central</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8eaf2a8-e17d-377d-b33b-9a3ebd107266</vt:lpwstr>
  </property>
  <property fmtid="{D5CDD505-2E9C-101B-9397-08002B2CF9AE}" pid="24" name="Mendeley Citation Style_1">
    <vt:lpwstr>http://www.zotero.org/styles/biomed-central</vt:lpwstr>
  </property>
</Properties>
</file>